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B20D32" w14:textId="3401A244" w:rsidR="00175A2E" w:rsidRDefault="008A256F" w:rsidP="006A489A">
      <w:pPr>
        <w:pStyle w:val="Heading1"/>
        <w:rPr>
          <w:lang w:val="en-US"/>
        </w:rPr>
      </w:pPr>
      <w:bookmarkStart w:id="0" w:name="_Toc73474761"/>
      <w:bookmarkStart w:id="1" w:name="_Hlk79065660"/>
      <w:bookmarkStart w:id="2" w:name="_Hlk79050056"/>
      <w:proofErr w:type="spellStart"/>
      <w:r w:rsidRPr="007D0863">
        <w:rPr>
          <w:lang w:val="en-US"/>
        </w:rPr>
        <w:t>eTable</w:t>
      </w:r>
      <w:proofErr w:type="spellEnd"/>
      <w:r w:rsidR="00D32C11">
        <w:rPr>
          <w:lang w:val="en-US"/>
        </w:rPr>
        <w:t xml:space="preserve"> </w:t>
      </w:r>
      <w:r w:rsidR="003C7650" w:rsidRPr="007D0863">
        <w:rPr>
          <w:lang w:val="en-US"/>
        </w:rPr>
        <w:t xml:space="preserve">3. </w:t>
      </w:r>
      <w:r w:rsidR="00527E54" w:rsidRPr="007D0863">
        <w:rPr>
          <w:lang w:val="en-US"/>
        </w:rPr>
        <w:t>Summary c</w:t>
      </w:r>
      <w:r w:rsidR="003C7650" w:rsidRPr="007D0863">
        <w:rPr>
          <w:lang w:val="en-US"/>
        </w:rPr>
        <w:t xml:space="preserve">haracteristics of included </w:t>
      </w:r>
      <w:r w:rsidR="00527E54" w:rsidRPr="007D0863">
        <w:rPr>
          <w:lang w:val="en-US"/>
        </w:rPr>
        <w:t>case reports</w:t>
      </w:r>
      <w:r w:rsidR="00FD743D" w:rsidRPr="007D0863">
        <w:rPr>
          <w:lang w:val="en-US"/>
        </w:rPr>
        <w:t xml:space="preserve"> and cohort</w:t>
      </w:r>
      <w:r w:rsidR="003C7650" w:rsidRPr="007D0863">
        <w:rPr>
          <w:lang w:val="en-US"/>
        </w:rPr>
        <w:t xml:space="preserve"> </w:t>
      </w:r>
      <w:r w:rsidR="00FD743D" w:rsidRPr="007D0863">
        <w:rPr>
          <w:lang w:val="en-US"/>
        </w:rPr>
        <w:t xml:space="preserve">study </w:t>
      </w:r>
      <w:r w:rsidR="008F770A" w:rsidRPr="007D0863">
        <w:rPr>
          <w:lang w:val="en-US"/>
        </w:rPr>
        <w:t>(</w:t>
      </w:r>
      <w:r w:rsidR="00FF6C43">
        <w:rPr>
          <w:lang w:val="en-US"/>
        </w:rPr>
        <w:t>N</w:t>
      </w:r>
      <w:r w:rsidR="008F770A" w:rsidRPr="007D0863">
        <w:rPr>
          <w:lang w:val="en-US"/>
        </w:rPr>
        <w:t>=3</w:t>
      </w:r>
      <w:r w:rsidR="00FD743D" w:rsidRPr="007D0863">
        <w:rPr>
          <w:lang w:val="en-US"/>
        </w:rPr>
        <w:t>4</w:t>
      </w:r>
      <w:r w:rsidR="008F770A" w:rsidRPr="007D0863">
        <w:rPr>
          <w:lang w:val="en-US"/>
        </w:rPr>
        <w:t>)</w:t>
      </w:r>
      <w:bookmarkEnd w:id="0"/>
    </w:p>
    <w:p w14:paraId="4DB256A4" w14:textId="77777777" w:rsidR="00213479" w:rsidRPr="00D32C11" w:rsidRDefault="00213479" w:rsidP="00213479">
      <w:pPr>
        <w:rPr>
          <w:sz w:val="18"/>
          <w:szCs w:val="18"/>
          <w:lang w:val="en-US" w:eastAsia="en-US"/>
        </w:rPr>
      </w:pPr>
    </w:p>
    <w:tbl>
      <w:tblPr>
        <w:tblStyle w:val="TableGrid"/>
        <w:tblW w:w="16044" w:type="dxa"/>
        <w:tblInd w:w="-998" w:type="dxa"/>
        <w:tblLayout w:type="fixed"/>
        <w:tblLook w:val="04A0" w:firstRow="1" w:lastRow="0" w:firstColumn="1" w:lastColumn="0" w:noHBand="0" w:noVBand="1"/>
      </w:tblPr>
      <w:tblGrid>
        <w:gridCol w:w="1135"/>
        <w:gridCol w:w="1276"/>
        <w:gridCol w:w="1417"/>
        <w:gridCol w:w="709"/>
        <w:gridCol w:w="2268"/>
        <w:gridCol w:w="992"/>
        <w:gridCol w:w="993"/>
        <w:gridCol w:w="1559"/>
        <w:gridCol w:w="1564"/>
        <w:gridCol w:w="709"/>
        <w:gridCol w:w="3422"/>
      </w:tblGrid>
      <w:tr w:rsidR="00E6629C" w14:paraId="3F447D53" w14:textId="77777777" w:rsidTr="00D32C11">
        <w:trPr>
          <w:cantSplit/>
          <w:tblHeader/>
        </w:trPr>
        <w:tc>
          <w:tcPr>
            <w:tcW w:w="1135" w:type="dxa"/>
            <w:shd w:val="clear" w:color="auto" w:fill="auto"/>
          </w:tcPr>
          <w:p w14:paraId="7BA2926E" w14:textId="2745419D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3" w:name="_Hlk79065669"/>
            <w:bookmarkEnd w:id="1"/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Study ID</w:t>
            </w:r>
          </w:p>
        </w:tc>
        <w:tc>
          <w:tcPr>
            <w:tcW w:w="1276" w:type="dxa"/>
          </w:tcPr>
          <w:p w14:paraId="26D88FC2" w14:textId="05C4D9D7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1417" w:type="dxa"/>
          </w:tcPr>
          <w:p w14:paraId="5D0FBA73" w14:textId="4F45171D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b/>
                <w:bCs/>
                <w:sz w:val="20"/>
                <w:szCs w:val="20"/>
              </w:rPr>
              <w:t>Genetic diagnosis</w:t>
            </w:r>
          </w:p>
        </w:tc>
        <w:tc>
          <w:tcPr>
            <w:tcW w:w="709" w:type="dxa"/>
          </w:tcPr>
          <w:p w14:paraId="6B6D0CB8" w14:textId="77777777" w:rsidR="001F21F6" w:rsidRPr="00A369A2" w:rsidRDefault="00D777E8" w:rsidP="00213479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proofErr w:type="gramStart"/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Sex;</w:t>
            </w:r>
            <w:proofErr w:type="gramEnd"/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 </w:t>
            </w:r>
          </w:p>
          <w:p w14:paraId="3F70B7BA" w14:textId="79AF5907" w:rsidR="00D777E8" w:rsidRPr="00A369A2" w:rsidRDefault="00CE2E1E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A</w:t>
            </w:r>
            <w:r w:rsidR="00D777E8"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ge</w:t>
            </w:r>
          </w:p>
        </w:tc>
        <w:tc>
          <w:tcPr>
            <w:tcW w:w="2268" w:type="dxa"/>
          </w:tcPr>
          <w:p w14:paraId="62452E43" w14:textId="46EF8F09" w:rsidR="00D777E8" w:rsidRPr="00A369A2" w:rsidRDefault="0081101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Clinical presentation</w:t>
            </w:r>
            <w:r w:rsidR="00D777E8"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130CBC6D" w14:textId="47B3CFC7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Acute route </w:t>
            </w:r>
          </w:p>
        </w:tc>
        <w:tc>
          <w:tcPr>
            <w:tcW w:w="993" w:type="dxa"/>
          </w:tcPr>
          <w:p w14:paraId="6AA54D47" w14:textId="2AD16907" w:rsidR="00D777E8" w:rsidRPr="00A369A2" w:rsidRDefault="00AA74D5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A74D5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Prophylaxis</w:t>
            </w:r>
            <w:r w:rsidR="00C1603C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 </w:t>
            </w:r>
            <w:r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Y/N</w:t>
            </w:r>
          </w:p>
        </w:tc>
        <w:tc>
          <w:tcPr>
            <w:tcW w:w="1559" w:type="dxa"/>
          </w:tcPr>
          <w:p w14:paraId="62929906" w14:textId="55B1F426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AEDs</w:t>
            </w:r>
          </w:p>
        </w:tc>
        <w:tc>
          <w:tcPr>
            <w:tcW w:w="1564" w:type="dxa"/>
          </w:tcPr>
          <w:p w14:paraId="2D055B2A" w14:textId="26F027B4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Additional treatment</w:t>
            </w:r>
            <w:r w:rsidR="00942766"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s</w:t>
            </w:r>
          </w:p>
        </w:tc>
        <w:tc>
          <w:tcPr>
            <w:tcW w:w="709" w:type="dxa"/>
          </w:tcPr>
          <w:p w14:paraId="418727E2" w14:textId="3747110A" w:rsidR="00D777E8" w:rsidRPr="00A369A2" w:rsidRDefault="00E6629C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AE</w:t>
            </w:r>
            <w:r w:rsidR="00942766"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s</w:t>
            </w:r>
          </w:p>
        </w:tc>
        <w:tc>
          <w:tcPr>
            <w:tcW w:w="3422" w:type="dxa"/>
          </w:tcPr>
          <w:p w14:paraId="7911E9D5" w14:textId="494712FA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Response to</w:t>
            </w:r>
            <w:r w:rsidR="00153780"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 </w:t>
            </w:r>
            <w:r w:rsidR="00E1175C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L-arginine</w:t>
            </w:r>
            <w:r w:rsidRPr="00A369A2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 xml:space="preserve"> treatment </w:t>
            </w:r>
          </w:p>
        </w:tc>
      </w:tr>
      <w:tr w:rsidR="00A51B94" w14:paraId="494DD49E" w14:textId="77777777" w:rsidTr="00D32C11">
        <w:trPr>
          <w:cantSplit/>
        </w:trPr>
        <w:tc>
          <w:tcPr>
            <w:tcW w:w="16044" w:type="dxa"/>
            <w:gridSpan w:val="11"/>
          </w:tcPr>
          <w:p w14:paraId="71A1051B" w14:textId="5AFA068B" w:rsidR="00A51B94" w:rsidRPr="00B430BB" w:rsidRDefault="00A51B94" w:rsidP="00213479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B430BB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Case reports</w:t>
            </w:r>
          </w:p>
        </w:tc>
      </w:tr>
      <w:tr w:rsidR="00E6629C" w14:paraId="5C741BAC" w14:textId="77777777" w:rsidTr="00D32C11">
        <w:trPr>
          <w:cantSplit/>
        </w:trPr>
        <w:tc>
          <w:tcPr>
            <w:tcW w:w="1135" w:type="dxa"/>
          </w:tcPr>
          <w:p w14:paraId="264B2176" w14:textId="5A9EF087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4" w:name="_Hlk69298344"/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Corr</w:t>
            </w:r>
            <w:bookmarkEnd w:id="4"/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4</w:t>
            </w:r>
            <w:r w:rsidR="00222B16"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Db3JyPC9BdXRob3I+PFllYXI+MjAxNDwvWWVhcj48UmVj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Db3JyPC9BdXRob3I+PFllYXI+MjAxNDwvWWVhcj48UmVj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="00222B16"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</w:t>
            </w:r>
            <w:r w:rsidR="00222B16"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B4F6B8F" w14:textId="7A7D80C8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</w:tc>
        <w:tc>
          <w:tcPr>
            <w:tcW w:w="1417" w:type="dxa"/>
          </w:tcPr>
          <w:p w14:paraId="20DE0F90" w14:textId="3BC27A6F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0207CD26" w14:textId="2EDFBEE1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48</w:t>
            </w:r>
          </w:p>
        </w:tc>
        <w:tc>
          <w:tcPr>
            <w:tcW w:w="2268" w:type="dxa"/>
          </w:tcPr>
          <w:p w14:paraId="14FDC1BC" w14:textId="30892EDB" w:rsidR="00A06E8C" w:rsidRPr="00B430BB" w:rsidRDefault="00811018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3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Pr="00B430BB">
              <w:rPr>
                <w:rFonts w:ascii="Arial" w:hAnsi="Arial" w:cs="Arial"/>
                <w:sz w:val="20"/>
                <w:szCs w:val="20"/>
              </w:rPr>
              <w:t>d</w:t>
            </w:r>
            <w:proofErr w:type="spellEnd"/>
            <w:r w:rsidR="00B14619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C3A97" w:rsidRPr="00B430BB">
              <w:rPr>
                <w:rFonts w:ascii="Arial" w:hAnsi="Arial" w:cs="Arial"/>
                <w:sz w:val="20"/>
                <w:szCs w:val="20"/>
              </w:rPr>
              <w:t xml:space="preserve">history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of brief generalised tonic–clonic 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S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 xml:space="preserve">; </w:t>
            </w:r>
            <w:r w:rsidRPr="00B430BB">
              <w:rPr>
                <w:rFonts w:ascii="Arial" w:hAnsi="Arial" w:cs="Arial"/>
                <w:sz w:val="20"/>
                <w:szCs w:val="20"/>
              </w:rPr>
              <w:t>1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Pr="00B430BB">
              <w:rPr>
                <w:rFonts w:ascii="Arial" w:hAnsi="Arial" w:cs="Arial"/>
                <w:sz w:val="20"/>
                <w:szCs w:val="20"/>
              </w:rPr>
              <w:t>w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word finding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difficult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>y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and </w:t>
            </w:r>
            <w:r w:rsidR="00DD42EE">
              <w:rPr>
                <w:rFonts w:ascii="Arial" w:hAnsi="Arial" w:cs="Arial"/>
                <w:sz w:val="20"/>
                <w:szCs w:val="20"/>
              </w:rPr>
              <w:t>s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>p</w:t>
            </w:r>
            <w:r w:rsidR="00CE2E1E">
              <w:rPr>
                <w:rFonts w:ascii="Arial" w:hAnsi="Arial" w:cs="Arial"/>
                <w:sz w:val="20"/>
                <w:szCs w:val="20"/>
              </w:rPr>
              <w:t>eech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apraxia with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 xml:space="preserve"> ↓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fine </w:t>
            </w:r>
            <w:r w:rsidR="004C649E" w:rsidRPr="00B430BB">
              <w:rPr>
                <w:rFonts w:ascii="Arial" w:hAnsi="Arial" w:cs="Arial"/>
                <w:sz w:val="20"/>
                <w:szCs w:val="20"/>
              </w:rPr>
              <w:t>motor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skills.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 xml:space="preserve"> Bilateral </w:t>
            </w:r>
            <w:r w:rsidR="00E56011" w:rsidRPr="00B430BB">
              <w:rPr>
                <w:rFonts w:ascii="Arial" w:hAnsi="Arial" w:cs="Arial"/>
                <w:sz w:val="20"/>
                <w:szCs w:val="20"/>
              </w:rPr>
              <w:t>LL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 xml:space="preserve"> and R</w:t>
            </w:r>
            <w:r w:rsidR="00FC3A97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UL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and orolabial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C3A97" w:rsidRPr="00B430BB">
              <w:rPr>
                <w:rFonts w:ascii="Arial" w:hAnsi="Arial" w:cs="Arial"/>
                <w:sz w:val="20"/>
                <w:szCs w:val="20"/>
              </w:rPr>
              <w:t xml:space="preserve">dyspraxia. 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Difficulty</w:t>
            </w:r>
            <w:r w:rsidR="00FC3A97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conversing, expressive and</w:t>
            </w:r>
            <w:r w:rsidR="00FC3A97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 xml:space="preserve">receptive </w:t>
            </w:r>
            <w:r w:rsidR="00E56011" w:rsidRPr="00B430BB">
              <w:rPr>
                <w:rFonts w:ascii="Arial" w:hAnsi="Arial" w:cs="Arial"/>
                <w:sz w:val="20"/>
                <w:szCs w:val="20"/>
              </w:rPr>
              <w:t xml:space="preserve">dysphasia. 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>Ataxic gait; impaired UL/LL</w:t>
            </w:r>
            <w:r w:rsidR="00FC3A97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B14619" w:rsidRPr="00B430BB">
              <w:rPr>
                <w:rFonts w:ascii="Arial" w:hAnsi="Arial" w:cs="Arial"/>
                <w:sz w:val="20"/>
                <w:szCs w:val="20"/>
              </w:rPr>
              <w:t xml:space="preserve">coordination. </w:t>
            </w:r>
          </w:p>
          <w:p w14:paraId="0055E960" w14:textId="1C196328" w:rsidR="00B14619" w:rsidRPr="00B430BB" w:rsidRDefault="00B14619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B, CT, MRI, MRS</w:t>
            </w:r>
          </w:p>
        </w:tc>
        <w:tc>
          <w:tcPr>
            <w:tcW w:w="992" w:type="dxa"/>
          </w:tcPr>
          <w:p w14:paraId="464F8295" w14:textId="63F3D718" w:rsidR="00D86D71" w:rsidRPr="00B430BB" w:rsidRDefault="006B118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=</w:t>
            </w:r>
            <w:proofErr w:type="gramStart"/>
            <w:r w:rsidR="00D777E8"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="00D777E8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FCCADCB" w14:textId="2C6525C4" w:rsidR="00643E5F" w:rsidRPr="00B430BB" w:rsidRDefault="006B118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egime: </w:t>
            </w:r>
            <w:proofErr w:type="gramStart"/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  <w:r w:rsidR="00100BEA">
              <w:rPr>
                <w:rFonts w:ascii="Arial" w:hAnsi="Arial" w:cs="Arial"/>
                <w:sz w:val="20"/>
                <w:szCs w:val="20"/>
              </w:rPr>
              <w:t>;</w:t>
            </w:r>
            <w:proofErr w:type="gramEnd"/>
          </w:p>
          <w:p w14:paraId="42A554C4" w14:textId="5D0FA246" w:rsidR="00F169DC" w:rsidRPr="00B430BB" w:rsidRDefault="00F169DC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  <w:p w14:paraId="7AE6AEB0" w14:textId="00B52157" w:rsidR="00D777E8" w:rsidRPr="00B430BB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</w:tcPr>
          <w:p w14:paraId="7EC88A38" w14:textId="1B672CC9" w:rsidR="00D777E8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6E6B72C3" w14:textId="4D221738" w:rsidR="00D777E8" w:rsidRPr="00B430BB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,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FF5A4F" w:rsidRPr="00B430BB">
              <w:rPr>
                <w:rFonts w:ascii="Arial" w:eastAsia="MS Gothic" w:hAnsi="Arial" w:cs="Arial"/>
                <w:sz w:val="20"/>
                <w:szCs w:val="20"/>
              </w:rPr>
              <w:t>not specified</w:t>
            </w:r>
          </w:p>
        </w:tc>
        <w:tc>
          <w:tcPr>
            <w:tcW w:w="1564" w:type="dxa"/>
          </w:tcPr>
          <w:p w14:paraId="2B1E9CC0" w14:textId="7C3757D2" w:rsidR="00D777E8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A</w:t>
            </w:r>
            <w:r w:rsidR="00D777E8" w:rsidRPr="00B430BB">
              <w:rPr>
                <w:rFonts w:ascii="Arial" w:hAnsi="Arial" w:cs="Arial"/>
                <w:sz w:val="20"/>
                <w:szCs w:val="20"/>
              </w:rPr>
              <w:t>ggressively hydrated; enteral feeding; diabetic medication</w:t>
            </w:r>
          </w:p>
        </w:tc>
        <w:tc>
          <w:tcPr>
            <w:tcW w:w="709" w:type="dxa"/>
          </w:tcPr>
          <w:p w14:paraId="5070399B" w14:textId="677DC625" w:rsidR="00D777E8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7C5ED090" w14:textId="04704B28" w:rsidR="00D777E8" w:rsidRPr="00B430BB" w:rsidRDefault="00D777E8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Sp</w:t>
            </w:r>
            <w:r w:rsidR="00E818ED" w:rsidRPr="00B430BB">
              <w:rPr>
                <w:rFonts w:ascii="Arial" w:hAnsi="Arial" w:cs="Arial"/>
                <w:sz w:val="20"/>
                <w:szCs w:val="20"/>
              </w:rPr>
              <w:t>eech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and gait improved</w:t>
            </w:r>
            <w:r w:rsidR="002E0C74" w:rsidRPr="00B430BB">
              <w:rPr>
                <w:rFonts w:ascii="Arial" w:hAnsi="Arial" w:cs="Arial"/>
                <w:sz w:val="20"/>
                <w:szCs w:val="20"/>
              </w:rPr>
              <w:t xml:space="preserve"> over </w:t>
            </w:r>
            <w:r w:rsidR="004F629B" w:rsidRPr="00AA74D5">
              <w:rPr>
                <w:rFonts w:ascii="Arial" w:hAnsi="Arial" w:cs="Arial"/>
                <w:sz w:val="20"/>
                <w:szCs w:val="20"/>
              </w:rPr>
              <w:t>the</w:t>
            </w:r>
            <w:r w:rsidR="00921714" w:rsidRPr="00AA74D5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2E0C74" w:rsidRPr="00AA74D5">
              <w:rPr>
                <w:rFonts w:ascii="Arial" w:hAnsi="Arial" w:cs="Arial"/>
                <w:sz w:val="20"/>
                <w:szCs w:val="20"/>
              </w:rPr>
              <w:t>3</w:t>
            </w:r>
            <w:r w:rsidR="00921714" w:rsidRPr="00AA74D5">
              <w:rPr>
                <w:rFonts w:ascii="Arial" w:hAnsi="Arial" w:cs="Arial"/>
                <w:sz w:val="20"/>
                <w:szCs w:val="20"/>
              </w:rPr>
              <w:t>-w</w:t>
            </w:r>
            <w:r w:rsidR="002E0C74" w:rsidRPr="00AA74D5">
              <w:rPr>
                <w:rFonts w:ascii="Arial" w:hAnsi="Arial" w:cs="Arial"/>
                <w:sz w:val="20"/>
                <w:szCs w:val="20"/>
              </w:rPr>
              <w:t xml:space="preserve"> admission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="00811018" w:rsidRPr="00B430BB">
              <w:rPr>
                <w:rFonts w:ascii="Arial" w:hAnsi="Arial" w:cs="Arial"/>
                <w:sz w:val="20"/>
                <w:szCs w:val="20"/>
              </w:rPr>
              <w:t>AD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>L impacted, so</w:t>
            </w:r>
            <w:r w:rsidR="00811018" w:rsidRPr="00B430BB">
              <w:rPr>
                <w:rFonts w:ascii="Arial" w:hAnsi="Arial" w:cs="Arial"/>
                <w:sz w:val="20"/>
                <w:szCs w:val="20"/>
              </w:rPr>
              <w:t xml:space="preserve"> referred</w:t>
            </w:r>
            <w:r w:rsidR="00921714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811018" w:rsidRPr="00B430BB">
              <w:rPr>
                <w:rFonts w:ascii="Arial" w:hAnsi="Arial" w:cs="Arial"/>
                <w:sz w:val="20"/>
                <w:szCs w:val="20"/>
              </w:rPr>
              <w:t>to a neurological rehabilitation centre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="00811018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F629B" w:rsidRPr="00B430BB">
              <w:rPr>
                <w:rFonts w:ascii="Arial" w:hAnsi="Arial" w:cs="Arial"/>
                <w:sz w:val="20"/>
                <w:szCs w:val="20"/>
              </w:rPr>
              <w:t>t</w:t>
            </w:r>
            <w:r w:rsidR="00811018" w:rsidRPr="00B430BB">
              <w:rPr>
                <w:rFonts w:ascii="Arial" w:hAnsi="Arial" w:cs="Arial"/>
                <w:sz w:val="20"/>
                <w:szCs w:val="20"/>
              </w:rPr>
              <w:t>here was almost complete recovery of neurological</w:t>
            </w:r>
            <w:r w:rsidR="00921714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811018" w:rsidRPr="00B430BB">
              <w:rPr>
                <w:rFonts w:ascii="Arial" w:hAnsi="Arial" w:cs="Arial"/>
                <w:sz w:val="20"/>
                <w:szCs w:val="20"/>
              </w:rPr>
              <w:t>function</w:t>
            </w:r>
            <w:r w:rsidR="00921714" w:rsidRPr="00B430BB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501378" w14:paraId="20035115" w14:textId="77777777" w:rsidTr="00D32C11">
        <w:trPr>
          <w:cantSplit/>
        </w:trPr>
        <w:tc>
          <w:tcPr>
            <w:tcW w:w="1135" w:type="dxa"/>
          </w:tcPr>
          <w:p w14:paraId="1BFE7DDF" w14:textId="699ACA53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5" w:name="_Hlk69298358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Fang, </w:t>
            </w:r>
            <w:bookmarkEnd w:id="5"/>
            <w:r w:rsidRPr="00A369A2">
              <w:rPr>
                <w:rFonts w:ascii="Arial" w:eastAsia="MS Gothic" w:hAnsi="Arial" w:cs="Arial"/>
                <w:sz w:val="20"/>
                <w:szCs w:val="20"/>
              </w:rPr>
              <w:t>Zheng &amp; Zhang 2018</w:t>
            </w:r>
            <w:r w:rsidR="00222B16"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GYW5nPC9BdXRob3I+PFllYXI+MjAxODwvWWVhcj48UmVj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GYW5nPC9BdXRob3I+PFllYXI+MjAxODwvWWVhcj48UmVj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="00222B16"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</w:t>
            </w:r>
            <w:r w:rsidR="00222B16"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0D2FA084" w14:textId="7D89AD50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</w:tc>
        <w:tc>
          <w:tcPr>
            <w:tcW w:w="1417" w:type="dxa"/>
          </w:tcPr>
          <w:p w14:paraId="2AD62C55" w14:textId="77777777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772DACE2" w14:textId="15831E97" w:rsidR="009D5DA6" w:rsidRPr="00A369A2" w:rsidRDefault="009D5DA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</w:tcPr>
          <w:p w14:paraId="2E4E5E80" w14:textId="6E20E7C3" w:rsidR="00D777E8" w:rsidRPr="00A369A2" w:rsidRDefault="00D777E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63</w:t>
            </w:r>
          </w:p>
        </w:tc>
        <w:tc>
          <w:tcPr>
            <w:tcW w:w="2268" w:type="dxa"/>
          </w:tcPr>
          <w:p w14:paraId="29884125" w14:textId="23E96330" w:rsidR="00D777E8" w:rsidRPr="00B430BB" w:rsidRDefault="00A03FC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A</w:t>
            </w:r>
            <w:r w:rsidR="00F2405E" w:rsidRPr="00B430BB">
              <w:rPr>
                <w:rFonts w:ascii="Arial" w:hAnsi="Arial" w:cs="Arial"/>
                <w:sz w:val="20"/>
                <w:szCs w:val="20"/>
              </w:rPr>
              <w:t xml:space="preserve">cute psychosis and </w:t>
            </w:r>
            <w:r w:rsidRPr="00B430BB">
              <w:rPr>
                <w:rFonts w:ascii="Arial" w:hAnsi="Arial" w:cs="Arial"/>
                <w:sz w:val="20"/>
                <w:szCs w:val="20"/>
              </w:rPr>
              <w:t>R</w:t>
            </w:r>
            <w:r w:rsidR="00F2405E" w:rsidRPr="00B430BB">
              <w:rPr>
                <w:rFonts w:ascii="Arial" w:hAnsi="Arial" w:cs="Arial"/>
                <w:sz w:val="20"/>
                <w:szCs w:val="20"/>
              </w:rPr>
              <w:t>-side</w:t>
            </w:r>
            <w:r w:rsidR="00921714" w:rsidRPr="00B430BB">
              <w:rPr>
                <w:rFonts w:ascii="Arial" w:hAnsi="Arial" w:cs="Arial"/>
                <w:sz w:val="20"/>
                <w:szCs w:val="20"/>
              </w:rPr>
              <w:t>d</w:t>
            </w:r>
            <w:r w:rsidR="00F2405E" w:rsidRPr="00B430BB">
              <w:rPr>
                <w:rFonts w:ascii="Arial" w:hAnsi="Arial" w:cs="Arial"/>
                <w:sz w:val="20"/>
                <w:szCs w:val="20"/>
              </w:rPr>
              <w:t xml:space="preserve"> hemiparesis</w:t>
            </w:r>
            <w:r w:rsidRPr="00B430BB">
              <w:rPr>
                <w:rFonts w:ascii="Arial" w:hAnsi="Arial" w:cs="Arial"/>
                <w:sz w:val="20"/>
                <w:szCs w:val="20"/>
              </w:rPr>
              <w:t>.</w:t>
            </w:r>
            <w:r w:rsidR="00F2405E" w:rsidRPr="00B430BB">
              <w:rPr>
                <w:rFonts w:ascii="Arial" w:hAnsi="Arial" w:cs="Arial"/>
                <w:sz w:val="20"/>
                <w:szCs w:val="20"/>
              </w:rPr>
              <w:t xml:space="preserve"> Mixed non</w:t>
            </w:r>
            <w:r w:rsidR="00D331EF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="00F2405E" w:rsidRPr="00B430BB">
              <w:rPr>
                <w:rFonts w:ascii="Arial" w:hAnsi="Arial" w:cs="Arial"/>
                <w:sz w:val="20"/>
                <w:szCs w:val="20"/>
              </w:rPr>
              <w:t>fluent aphasia</w:t>
            </w:r>
            <w:r w:rsidRPr="00B430BB"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0F8C2CD8" w14:textId="76D38992" w:rsidR="00A03FC3" w:rsidRPr="00B430BB" w:rsidRDefault="00A03FC3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B, EEG, MRI</w:t>
            </w:r>
            <w:r w:rsidR="005F6711"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, CT</w:t>
            </w:r>
          </w:p>
        </w:tc>
        <w:tc>
          <w:tcPr>
            <w:tcW w:w="992" w:type="dxa"/>
          </w:tcPr>
          <w:p w14:paraId="4EBCE481" w14:textId="77777777" w:rsidR="006B1181" w:rsidRPr="00B430BB" w:rsidRDefault="006B118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=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09F5646" w14:textId="43ECBD96" w:rsidR="00100BEA" w:rsidRPr="00B430BB" w:rsidRDefault="00100BEA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egime: </w:t>
            </w:r>
            <w:proofErr w:type="gramStart"/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  <w:r>
              <w:rPr>
                <w:rFonts w:ascii="Arial" w:hAnsi="Arial" w:cs="Arial"/>
                <w:sz w:val="20"/>
                <w:szCs w:val="20"/>
              </w:rPr>
              <w:t>;</w:t>
            </w:r>
            <w:proofErr w:type="gramEnd"/>
          </w:p>
          <w:p w14:paraId="0FA113DE" w14:textId="560129D7" w:rsidR="00F169DC" w:rsidRPr="00B430BB" w:rsidRDefault="00F169DC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516935" w:rsidRPr="00B430BB">
              <w:rPr>
                <w:rFonts w:ascii="Arial" w:eastAsia="MS Gothic" w:hAnsi="Arial" w:cs="Arial"/>
                <w:sz w:val="20"/>
                <w:szCs w:val="20"/>
              </w:rPr>
              <w:t xml:space="preserve"> for 1-w</w:t>
            </w:r>
          </w:p>
        </w:tc>
        <w:tc>
          <w:tcPr>
            <w:tcW w:w="993" w:type="dxa"/>
          </w:tcPr>
          <w:p w14:paraId="3183E45F" w14:textId="661B3067" w:rsidR="00D777E8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2BDCD73F" w14:textId="27B9CBC1" w:rsidR="00D777E8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523A5158" w14:textId="60065482" w:rsidR="00D777E8" w:rsidRPr="00B430BB" w:rsidRDefault="00100BE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A</w:t>
            </w:r>
            <w:r w:rsidR="00F2405E" w:rsidRPr="00B430BB">
              <w:rPr>
                <w:rFonts w:ascii="Arial" w:eastAsia="MS Gothic" w:hAnsi="Arial" w:cs="Arial"/>
                <w:sz w:val="20"/>
                <w:szCs w:val="20"/>
              </w:rPr>
              <w:t>spirin and atorvastatin</w:t>
            </w:r>
            <w:r>
              <w:rPr>
                <w:rFonts w:ascii="Arial" w:eastAsia="MS Gothic" w:hAnsi="Arial" w:cs="Arial"/>
                <w:sz w:val="20"/>
                <w:szCs w:val="20"/>
              </w:rPr>
              <w:t xml:space="preserve"> (prior to diagnosis),</w:t>
            </w:r>
            <w:r w:rsidR="00F2405E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623ABB"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  <w:r w:rsidR="00D777E8" w:rsidRPr="00B430BB">
              <w:rPr>
                <w:rFonts w:ascii="Arial" w:eastAsia="MS Gothic" w:hAnsi="Arial" w:cs="Arial"/>
                <w:sz w:val="20"/>
                <w:szCs w:val="20"/>
              </w:rPr>
              <w:t xml:space="preserve">itamin E, </w:t>
            </w:r>
            <w:proofErr w:type="spellStart"/>
            <w:r w:rsidR="00041210" w:rsidRPr="00B430BB">
              <w:rPr>
                <w:rFonts w:ascii="Arial" w:eastAsia="MS Gothic" w:hAnsi="Arial" w:cs="Arial"/>
                <w:sz w:val="20"/>
                <w:szCs w:val="20"/>
              </w:rPr>
              <w:t>C</w:t>
            </w:r>
            <w:r w:rsidR="00D777E8" w:rsidRPr="00B430BB">
              <w:rPr>
                <w:rFonts w:ascii="Arial" w:eastAsia="MS Gothic" w:hAnsi="Arial" w:cs="Arial"/>
                <w:sz w:val="20"/>
                <w:szCs w:val="20"/>
              </w:rPr>
              <w:t>o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4205B8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</w:p>
        </w:tc>
        <w:tc>
          <w:tcPr>
            <w:tcW w:w="709" w:type="dxa"/>
          </w:tcPr>
          <w:p w14:paraId="224F856C" w14:textId="7CCB9CC6" w:rsidR="00D777E8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5FBE3BA7" w14:textId="5FF40C96" w:rsidR="00D777E8" w:rsidRPr="00B430BB" w:rsidRDefault="00100BE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‘dramatically improved’</w:t>
            </w:r>
            <w:r w:rsidR="008F4AF0">
              <w:rPr>
                <w:rFonts w:ascii="Arial" w:eastAsia="MS Gothic" w:hAnsi="Arial" w:cs="Arial"/>
                <w:sz w:val="20"/>
                <w:szCs w:val="20"/>
              </w:rPr>
              <w:t xml:space="preserve"> after 1-w</w:t>
            </w:r>
            <w:r>
              <w:rPr>
                <w:rFonts w:ascii="Arial" w:eastAsia="MS Gothic" w:hAnsi="Arial" w:cs="Arial"/>
                <w:sz w:val="20"/>
                <w:szCs w:val="20"/>
              </w:rPr>
              <w:t>.</w:t>
            </w:r>
            <w:r w:rsidR="00D777E8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A03FC3" w:rsidRPr="00B430BB">
              <w:rPr>
                <w:rFonts w:ascii="Arial" w:eastAsia="MS Gothic" w:hAnsi="Arial" w:cs="Arial"/>
                <w:sz w:val="20"/>
                <w:szCs w:val="20"/>
              </w:rPr>
              <w:t>Muscle strength recovered, and there were no residual psychotic symptoms or aphasia on discharge.</w:t>
            </w:r>
          </w:p>
        </w:tc>
      </w:tr>
      <w:tr w:rsidR="00212BB6" w14:paraId="2DC73297" w14:textId="77777777" w:rsidTr="00D32C11">
        <w:trPr>
          <w:cantSplit/>
        </w:trPr>
        <w:tc>
          <w:tcPr>
            <w:tcW w:w="1135" w:type="dxa"/>
            <w:vMerge w:val="restart"/>
          </w:tcPr>
          <w:p w14:paraId="5D0002F3" w14:textId="316404C2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bookmarkStart w:id="6" w:name="_Hlk69298384"/>
            <w:r w:rsidRPr="00A369A2">
              <w:rPr>
                <w:rFonts w:ascii="Arial" w:eastAsia="MS Gothic" w:hAnsi="Arial" w:cs="Arial"/>
                <w:sz w:val="20"/>
                <w:szCs w:val="20"/>
              </w:rPr>
              <w:t>Fryer</w:t>
            </w:r>
            <w:bookmarkEnd w:id="6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6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GcnllcjwvQXV0aG9yPjxZZWFyPjIwMTY8L1llYXI+PFJl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GcnllcjwvQXV0aG9yPjxZZWFyPjIwMTY8L1llYXI+PFJl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3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vMerge w:val="restart"/>
          </w:tcPr>
          <w:p w14:paraId="647E1D23" w14:textId="78E7AA23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vMerge w:val="restart"/>
          </w:tcPr>
          <w:p w14:paraId="35720D78" w14:textId="4BC67B01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m.3243A&gt;G </w:t>
            </w: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72% hetroplasmy)</w:t>
            </w:r>
          </w:p>
          <w:p w14:paraId="5530A107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 w:val="restart"/>
          </w:tcPr>
          <w:p w14:paraId="459E772A" w14:textId="5EAD1D51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8</w:t>
            </w:r>
          </w:p>
        </w:tc>
        <w:tc>
          <w:tcPr>
            <w:tcW w:w="2268" w:type="dxa"/>
          </w:tcPr>
          <w:p w14:paraId="60896E7B" w14:textId="23A34A4D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At 8-y, acute onset of binocular blindness with hemiparesis. 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V  spontaneously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improved over 4-</w:t>
            </w:r>
            <w:r w:rsidR="00BC286E" w:rsidRPr="00B430BB">
              <w:rPr>
                <w:rFonts w:ascii="Arial" w:hAnsi="Arial" w:cs="Arial"/>
                <w:sz w:val="20"/>
                <w:szCs w:val="20"/>
              </w:rPr>
              <w:t>d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13603CCD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  <w:p w14:paraId="6B4E5621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2" w:type="dxa"/>
          </w:tcPr>
          <w:p w14:paraId="374B21F4" w14:textId="20C27ECF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993" w:type="dxa"/>
          </w:tcPr>
          <w:p w14:paraId="60878AD0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4AE52F92" w14:textId="0334CA4E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</w:p>
          <w:p w14:paraId="5862721E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vMerge w:val="restart"/>
          </w:tcPr>
          <w:p w14:paraId="53C0D8FE" w14:textId="47A19377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75686403" w14:textId="2239EF58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623ABB" w:rsidRPr="00B430BB">
              <w:rPr>
                <w:rFonts w:ascii="Arial" w:eastAsia="MS Gothic" w:hAnsi="Arial" w:cs="Arial"/>
                <w:sz w:val="20"/>
                <w:szCs w:val="20"/>
              </w:rPr>
              <w:t>r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boflavin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4205B8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</w:p>
          <w:p w14:paraId="285157ED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 w:val="restart"/>
          </w:tcPr>
          <w:p w14:paraId="53A6D5CB" w14:textId="3997EAEF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4264BD83" w14:textId="51F22B5A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ischarged with a persistent </w:t>
            </w:r>
            <w:r w:rsidR="00E56011" w:rsidRPr="00B430BB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hemiparesis. She had progressive cognitive deficits, including episodes of speaking nonsense words and other incoherent </w:t>
            </w:r>
            <w:r w:rsidR="00C54FF6">
              <w:rPr>
                <w:rFonts w:ascii="Arial" w:eastAsia="MS Gothic" w:hAnsi="Arial" w:cs="Arial"/>
                <w:sz w:val="20"/>
                <w:szCs w:val="20"/>
              </w:rPr>
              <w:t>speech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patterns, memory problems, and difficulty completing tasks.</w:t>
            </w:r>
          </w:p>
        </w:tc>
      </w:tr>
      <w:tr w:rsidR="00212BB6" w14:paraId="5BD17A42" w14:textId="77777777" w:rsidTr="00D32C11">
        <w:trPr>
          <w:cantSplit/>
        </w:trPr>
        <w:tc>
          <w:tcPr>
            <w:tcW w:w="1135" w:type="dxa"/>
            <w:vMerge/>
          </w:tcPr>
          <w:p w14:paraId="3C4EC61D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351320F9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39E4D383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1A932760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76350E99" w14:textId="17CEEF44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At 10-y</w:t>
            </w:r>
            <w:r w:rsidR="00E12E22" w:rsidRPr="00B430BB">
              <w:rPr>
                <w:rFonts w:ascii="Arial" w:hAnsi="Arial" w:cs="Arial"/>
                <w:sz w:val="20"/>
                <w:szCs w:val="20"/>
              </w:rPr>
              <w:t>,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11-d after taking aspirin</w:t>
            </w:r>
            <w:r w:rsidR="00E12E22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H, nausea, emesis, blurred V, slurred </w:t>
            </w:r>
            <w:r w:rsidR="00C54FF6">
              <w:rPr>
                <w:rFonts w:ascii="Arial" w:hAnsi="Arial" w:cs="Arial"/>
                <w:sz w:val="20"/>
                <w:szCs w:val="20"/>
              </w:rPr>
              <w:t>s</w:t>
            </w:r>
            <w:r w:rsidRPr="00B430BB">
              <w:rPr>
                <w:rFonts w:ascii="Arial" w:hAnsi="Arial" w:cs="Arial"/>
                <w:sz w:val="20"/>
                <w:szCs w:val="20"/>
              </w:rPr>
              <w:t>p</w:t>
            </w:r>
            <w:r w:rsidR="00C54FF6">
              <w:rPr>
                <w:rFonts w:ascii="Arial" w:hAnsi="Arial" w:cs="Arial"/>
                <w:sz w:val="20"/>
                <w:szCs w:val="20"/>
              </w:rPr>
              <w:t>eech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. Worsened H and R arm shaking. </w:t>
            </w:r>
            <w:r w:rsidR="00DD42EE">
              <w:rPr>
                <w:rFonts w:ascii="Arial" w:hAnsi="Arial" w:cs="Arial"/>
                <w:sz w:val="20"/>
                <w:szCs w:val="20"/>
              </w:rPr>
              <w:t>A</w:t>
            </w:r>
            <w:r w:rsidRPr="00B430BB">
              <w:rPr>
                <w:rFonts w:ascii="Arial" w:hAnsi="Arial" w:cs="Arial"/>
                <w:sz w:val="20"/>
                <w:szCs w:val="20"/>
              </w:rPr>
              <w:t>ll extremities</w:t>
            </w:r>
            <w:r w:rsidR="002B729F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DD42EE">
              <w:rPr>
                <w:rFonts w:ascii="Arial" w:hAnsi="Arial" w:cs="Arial"/>
                <w:sz w:val="20"/>
                <w:szCs w:val="20"/>
              </w:rPr>
              <w:t xml:space="preserve">moved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spontaneously </w:t>
            </w:r>
            <w:r w:rsidR="00DD42EE">
              <w:rPr>
                <w:rFonts w:ascii="Arial" w:hAnsi="Arial" w:cs="Arial"/>
                <w:sz w:val="20"/>
                <w:szCs w:val="20"/>
              </w:rPr>
              <w:t>(</w:t>
            </w:r>
            <w:r w:rsidRPr="00B430BB">
              <w:rPr>
                <w:rFonts w:ascii="Arial" w:hAnsi="Arial" w:cs="Arial"/>
                <w:sz w:val="20"/>
                <w:szCs w:val="20"/>
              </w:rPr>
              <w:t>more on the L</w:t>
            </w:r>
            <w:r w:rsidR="00DD42EE">
              <w:rPr>
                <w:rFonts w:ascii="Arial" w:hAnsi="Arial" w:cs="Arial"/>
                <w:sz w:val="20"/>
                <w:szCs w:val="20"/>
              </w:rPr>
              <w:t>)</w:t>
            </w:r>
            <w:r w:rsidRPr="00B430BB">
              <w:rPr>
                <w:rFonts w:ascii="Arial" w:hAnsi="Arial" w:cs="Arial"/>
                <w:sz w:val="20"/>
                <w:szCs w:val="20"/>
              </w:rPr>
              <w:t>; intermittent R arm and leg trembling and R-sided sensory disturbance.</w:t>
            </w:r>
          </w:p>
          <w:p w14:paraId="1A5A5F1A" w14:textId="6C7DEFB4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, B, CT</w:t>
            </w:r>
          </w:p>
        </w:tc>
        <w:tc>
          <w:tcPr>
            <w:tcW w:w="992" w:type="dxa"/>
          </w:tcPr>
          <w:p w14:paraId="3F96F717" w14:textId="77777777" w:rsidR="006B1181" w:rsidRPr="00B430BB" w:rsidRDefault="006B118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=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55EBDFE" w14:textId="2BB9EE7D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  <w:r w:rsidR="00DD42EE">
              <w:rPr>
                <w:rFonts w:ascii="Arial" w:eastAsia="MS Gothic" w:hAnsi="Arial" w:cs="Arial"/>
                <w:sz w:val="20"/>
                <w:szCs w:val="20"/>
              </w:rPr>
              <w:t>, a</w:t>
            </w:r>
          </w:p>
          <w:p w14:paraId="362BAC3E" w14:textId="29191E74" w:rsidR="005B0B7E" w:rsidRPr="00B430BB" w:rsidRDefault="005B0B7E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</w:p>
          <w:p w14:paraId="2EAB9DD4" w14:textId="447B8F34" w:rsidR="00212BB6" w:rsidRPr="00B430BB" w:rsidRDefault="005B0B7E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(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with 10%</w:t>
            </w:r>
          </w:p>
          <w:p w14:paraId="08D29EB8" w14:textId="4CD0F96E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dextrose-containing fluids</w:t>
            </w:r>
            <w:r w:rsidR="00BC286E" w:rsidRPr="00B430BB">
              <w:rPr>
                <w:rFonts w:ascii="Arial" w:eastAsia="MS Gothic" w:hAnsi="Arial" w:cs="Arial"/>
                <w:sz w:val="20"/>
                <w:szCs w:val="20"/>
              </w:rPr>
              <w:t>)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for 24-h</w:t>
            </w:r>
          </w:p>
          <w:p w14:paraId="17FF1807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93" w:type="dxa"/>
          </w:tcPr>
          <w:p w14:paraId="131F9E03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3EFD902A" w14:textId="1EAFA6D5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</w:p>
          <w:p w14:paraId="30498522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59" w:type="dxa"/>
            <w:vMerge/>
          </w:tcPr>
          <w:p w14:paraId="0F8532DC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64" w:type="dxa"/>
          </w:tcPr>
          <w:p w14:paraId="40D1C56B" w14:textId="62EB6BD5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a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spirin (3-w before presenting), discontinued at discharge</w:t>
            </w:r>
          </w:p>
          <w:p w14:paraId="4A8F7D4D" w14:textId="43FD41F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proofErr w:type="gramStart"/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examethasone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>;</w:t>
            </w:r>
            <w:proofErr w:type="gramEnd"/>
          </w:p>
          <w:p w14:paraId="03FCDCAB" w14:textId="2927C78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s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teroid taper</w:t>
            </w:r>
          </w:p>
        </w:tc>
        <w:tc>
          <w:tcPr>
            <w:tcW w:w="709" w:type="dxa"/>
            <w:vMerge/>
          </w:tcPr>
          <w:p w14:paraId="16AA4F2F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1EAC875B" w14:textId="29521FDD" w:rsidR="00212BB6" w:rsidRPr="00B430BB" w:rsidRDefault="00DD42EE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er condition improved.</w:t>
            </w:r>
          </w:p>
        </w:tc>
      </w:tr>
      <w:tr w:rsidR="00212BB6" w14:paraId="3090394B" w14:textId="77777777" w:rsidTr="00D32C11">
        <w:trPr>
          <w:cantSplit/>
        </w:trPr>
        <w:tc>
          <w:tcPr>
            <w:tcW w:w="1135" w:type="dxa"/>
          </w:tcPr>
          <w:p w14:paraId="3B67B2FF" w14:textId="5E6F8B10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7" w:name="_Hlk65190819"/>
            <w:r w:rsidRPr="00A369A2">
              <w:rPr>
                <w:rFonts w:ascii="Arial" w:eastAsia="MS Gothic" w:hAnsi="Arial" w:cs="Arial"/>
                <w:sz w:val="20"/>
                <w:szCs w:val="20"/>
              </w:rPr>
              <w:t>Gagliardi et al. 2019</w:t>
            </w:r>
            <w:bookmarkStart w:id="8" w:name="_Hlk65189953"/>
            <w:bookmarkEnd w:id="7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HYWdsaWFyZGk8L0F1dGhvcj48WWVhcj4yMDE5PC9ZZWFy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HYWdsaWFyZGk8L0F1dGhvcj48WWVhcj4yMDE5PC9ZZWFy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4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bookmarkEnd w:id="8"/>
          </w:p>
        </w:tc>
        <w:tc>
          <w:tcPr>
            <w:tcW w:w="1276" w:type="dxa"/>
          </w:tcPr>
          <w:p w14:paraId="144AB4B6" w14:textId="289DF271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 xml:space="preserve">1 </w:t>
            </w:r>
          </w:p>
        </w:tc>
        <w:tc>
          <w:tcPr>
            <w:tcW w:w="1417" w:type="dxa"/>
          </w:tcPr>
          <w:p w14:paraId="74D9939D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110355F4" w14:textId="49379846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13.1% hetroplasmy)</w:t>
            </w:r>
          </w:p>
        </w:tc>
        <w:tc>
          <w:tcPr>
            <w:tcW w:w="709" w:type="dxa"/>
          </w:tcPr>
          <w:p w14:paraId="48052F15" w14:textId="526C0450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 xml:space="preserve">M; 50 </w:t>
            </w:r>
            <w:r w:rsidRPr="00A369A2">
              <w:rPr>
                <w:rFonts w:ascii="Arial" w:hAnsi="Arial" w:cs="Arial"/>
                <w:i/>
                <w:iCs/>
                <w:sz w:val="20"/>
                <w:szCs w:val="20"/>
              </w:rPr>
              <w:t>(dec)</w:t>
            </w:r>
          </w:p>
        </w:tc>
        <w:tc>
          <w:tcPr>
            <w:tcW w:w="2268" w:type="dxa"/>
          </w:tcPr>
          <w:p w14:paraId="04127460" w14:textId="250BAA9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Persistence of confusion and L arm clumsiness and stiffness. </w:t>
            </w:r>
          </w:p>
          <w:p w14:paraId="09EC1060" w14:textId="3FC5A360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EEG, MRI, MRS</w:t>
            </w:r>
          </w:p>
        </w:tc>
        <w:tc>
          <w:tcPr>
            <w:tcW w:w="992" w:type="dxa"/>
          </w:tcPr>
          <w:p w14:paraId="5FD5FF7E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73D12C37" w14:textId="7A21055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</w:p>
          <w:p w14:paraId="403CDAE3" w14:textId="3926210B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122ED050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79A61027" w14:textId="37AC910A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59" w:type="dxa"/>
          </w:tcPr>
          <w:p w14:paraId="45CB44FA" w14:textId="193EB81E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B404C8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B404C8" w:rsidRPr="00B430BB">
              <w:rPr>
                <w:rFonts w:ascii="Arial" w:eastAsia="MS Gothic" w:hAnsi="Arial" w:cs="Arial"/>
                <w:sz w:val="20"/>
                <w:szCs w:val="20"/>
              </w:rPr>
              <w:t xml:space="preserve"> carbamazepine,</w:t>
            </w:r>
            <w:r w:rsidR="00B404C8" w:rsidRPr="00B430BB">
              <w:rPr>
                <w:rStyle w:val="CommentReference"/>
                <w:rFonts w:ascii="Arial" w:eastAsia="MS Gothic" w:hAnsi="Arial" w:cs="Arial"/>
                <w:sz w:val="20"/>
                <w:szCs w:val="20"/>
              </w:rPr>
              <w:t xml:space="preserve"> </w:t>
            </w:r>
            <w:proofErr w:type="spellStart"/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acosamide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p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henytoin,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Pr="00B430BB">
              <w:rPr>
                <w:rFonts w:ascii="Arial" w:hAnsi="Arial" w:cs="Arial"/>
                <w:sz w:val="20"/>
                <w:szCs w:val="20"/>
              </w:rPr>
              <w:t>lobazam added to</w:t>
            </w:r>
          </w:p>
          <w:p w14:paraId="305E6C68" w14:textId="22A398EB" w:rsidR="00A914B6" w:rsidRPr="00B430BB" w:rsidRDefault="00D331EF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  <w:r w:rsidRPr="00B430BB">
              <w:rPr>
                <w:rFonts w:ascii="Arial" w:hAnsi="Arial" w:cs="Arial"/>
                <w:sz w:val="20"/>
                <w:szCs w:val="20"/>
              </w:rPr>
              <w:t>;</w:t>
            </w:r>
            <w:proofErr w:type="gramEnd"/>
          </w:p>
          <w:p w14:paraId="026EA480" w14:textId="1C1757C5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</w:p>
          <w:p w14:paraId="72C69243" w14:textId="7279383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64" w:type="dxa"/>
          </w:tcPr>
          <w:p w14:paraId="693E3606" w14:textId="6B1F1633" w:rsidR="00A914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proofErr w:type="gramStart"/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examethasone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>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46E61C56" w14:textId="459A01AE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u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bidecarenone,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r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iboflavin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insulin</w:t>
            </w:r>
          </w:p>
        </w:tc>
        <w:tc>
          <w:tcPr>
            <w:tcW w:w="709" w:type="dxa"/>
          </w:tcPr>
          <w:p w14:paraId="04D9DCCC" w14:textId="5C9D670F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34F83183" w14:textId="2F6FE11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3-m</w:t>
            </w:r>
            <w:r w:rsidR="0053781E" w:rsidRPr="00B430BB">
              <w:rPr>
                <w:rFonts w:ascii="Arial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after discharge, presented with new onset-acute confusion, V illusion, H and disoriented. R superior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quadrantopsia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 with previous L-HH. Face-blindness, V agnosia, L UL apraxia and mild anomic aphasia. MRI- partial resolution of previous R cortical lesion and new SLE. Following mo., ideomotor decline; disorientation, psychomotor agitation, </w:t>
            </w:r>
            <w:r w:rsidR="00C54FF6">
              <w:rPr>
                <w:rFonts w:ascii="Arial" w:hAnsi="Arial" w:cs="Arial"/>
                <w:sz w:val="20"/>
                <w:szCs w:val="20"/>
              </w:rPr>
              <w:t>speech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disturbance with confabulation and 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cortical-blindness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; a new L lateral temporal and occipital lesion (MRI). Despite ↑ oral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dose and acute IV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hAnsi="Arial" w:cs="Arial"/>
                <w:sz w:val="20"/>
                <w:szCs w:val="20"/>
              </w:rPr>
              <w:t>, non-convulsive status epilepticus (NCSE) developed- requiring additional AEDs. No recovery, patient died 1-m</w:t>
            </w:r>
            <w:r w:rsidR="0053781E" w:rsidRPr="00B430BB">
              <w:rPr>
                <w:rFonts w:ascii="Arial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later.</w:t>
            </w:r>
          </w:p>
        </w:tc>
      </w:tr>
      <w:tr w:rsidR="00212BB6" w14:paraId="013E1F2D" w14:textId="77777777" w:rsidTr="00D32C11">
        <w:trPr>
          <w:cantSplit/>
        </w:trPr>
        <w:tc>
          <w:tcPr>
            <w:tcW w:w="1135" w:type="dxa"/>
          </w:tcPr>
          <w:p w14:paraId="27F2CFC2" w14:textId="010F4EF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9" w:name="_Hlk65190151"/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González et al. 2020</w:t>
            </w:r>
            <w:bookmarkEnd w:id="9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Hb256YWxlei1QaW50byBHb256YWxlejwvQXV0aG9yPjxZ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Hb256YWxlei1QaW50byBHb256YWxlejwvQXV0aG9yPjxZ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5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9191354" w14:textId="2417A79D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42074CCA" w14:textId="3A85FEE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2D19C1F8" w14:textId="4191186C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38</w:t>
            </w:r>
          </w:p>
        </w:tc>
        <w:tc>
          <w:tcPr>
            <w:tcW w:w="2268" w:type="dxa"/>
          </w:tcPr>
          <w:p w14:paraId="2C1AAC82" w14:textId="4F05C40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Sp</w:t>
            </w:r>
            <w:r w:rsidR="00C54FF6">
              <w:rPr>
                <w:rFonts w:ascii="Arial" w:eastAsia="STXinwei" w:hAnsi="Arial" w:cs="Arial"/>
                <w:sz w:val="20"/>
                <w:szCs w:val="20"/>
                <w:lang w:val="en-US"/>
              </w:rPr>
              <w:t>eech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mpairment, irritability (2-w), H (4-d). Expressive language disorder, L-HH, astereognosis and L distal arm W. </w:t>
            </w:r>
          </w:p>
          <w:p w14:paraId="5032FFBD" w14:textId="60AF1666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B, CT, EEG</w:t>
            </w:r>
          </w:p>
        </w:tc>
        <w:tc>
          <w:tcPr>
            <w:tcW w:w="992" w:type="dxa"/>
          </w:tcPr>
          <w:p w14:paraId="296D766F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4F89DBC9" w14:textId="2FB7636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  <w:r w:rsidR="003A064E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(bolus, 30 g + 30 g </w:t>
            </w:r>
            <w:r w:rsidR="00EA191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(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24-h</w:t>
            </w:r>
            <w:r w:rsidR="00E6629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="00EA191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infusion</w:t>
            </w:r>
            <w:r w:rsidR="003A064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with 10%</w:t>
            </w:r>
            <w:r w:rsidR="00E6629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="003A064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dextrose</w:t>
            </w:r>
            <w:r w:rsidR="00EA191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)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for </w:t>
            </w:r>
            <w:proofErr w:type="spellStart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3-d</w:t>
            </w:r>
            <w:proofErr w:type="spellEnd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993" w:type="dxa"/>
          </w:tcPr>
          <w:p w14:paraId="103ADF96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Yes. </w:t>
            </w:r>
          </w:p>
          <w:p w14:paraId="76C19DF6" w14:textId="09976C7A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7 g </w:t>
            </w:r>
            <w:proofErr w:type="spellStart"/>
            <w:r w:rsidR="00E24876">
              <w:rPr>
                <w:rFonts w:ascii="Arial" w:hAnsi="Arial" w:cs="Arial"/>
                <w:sz w:val="20"/>
                <w:szCs w:val="20"/>
              </w:rPr>
              <w:t>tid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7CD5CE70" w14:textId="1351684D" w:rsidR="00212BB6" w:rsidRPr="00B430BB" w:rsidRDefault="00FE6E2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</w:p>
        </w:tc>
        <w:tc>
          <w:tcPr>
            <w:tcW w:w="1564" w:type="dxa"/>
          </w:tcPr>
          <w:p w14:paraId="315DAA6E" w14:textId="21C16521" w:rsidR="00212BB6" w:rsidRPr="00B430BB" w:rsidRDefault="004205B8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</w:p>
        </w:tc>
        <w:tc>
          <w:tcPr>
            <w:tcW w:w="709" w:type="dxa"/>
          </w:tcPr>
          <w:p w14:paraId="71600EA8" w14:textId="75CABB72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0D1F34ED" w14:textId="6CD8837D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NCSE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status was resolved </w:t>
            </w:r>
            <w:r w:rsidR="004667FE">
              <w:rPr>
                <w:rFonts w:ascii="Arial" w:hAnsi="Arial" w:cs="Arial"/>
                <w:sz w:val="20"/>
                <w:szCs w:val="20"/>
              </w:rPr>
              <w:t xml:space="preserve">only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after adding IV </w:t>
            </w:r>
            <w:proofErr w:type="spellStart"/>
            <w:r w:rsidR="00553A5D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>acosamide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>. MRI 1-m</w:t>
            </w:r>
            <w:r w:rsidR="00763260" w:rsidRPr="00B430BB">
              <w:rPr>
                <w:rFonts w:ascii="Arial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after clinical onset showed a partial resolution of the lesions. </w:t>
            </w:r>
          </w:p>
        </w:tc>
      </w:tr>
      <w:tr w:rsidR="00212BB6" w14:paraId="7BC40663" w14:textId="77777777" w:rsidTr="00D32C11">
        <w:trPr>
          <w:cantSplit/>
        </w:trPr>
        <w:tc>
          <w:tcPr>
            <w:tcW w:w="1135" w:type="dxa"/>
          </w:tcPr>
          <w:p w14:paraId="473EA1DE" w14:textId="53BDDEF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10" w:name="_Hlk65234070"/>
            <w:r w:rsidRPr="00A369A2">
              <w:rPr>
                <w:rFonts w:ascii="Arial" w:eastAsia="MS Gothic" w:hAnsi="Arial" w:cs="Arial"/>
                <w:sz w:val="20"/>
                <w:szCs w:val="20"/>
              </w:rPr>
              <w:t>Hayashi et al. 2020</w:t>
            </w:r>
            <w:bookmarkEnd w:id="10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IYXlhc2hpPC9BdXRob3I+PFllYXI+MjAyMDwvWWVhcj48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IYXlhc2hpPC9BdXRob3I+PFllYXI+MjAyMDwvWWVhcj48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6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8D4950B" w14:textId="0CA86CC8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1E66B2AC" w14:textId="3461D95F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m.3482A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>&gt;G</w:t>
            </w:r>
          </w:p>
        </w:tc>
        <w:tc>
          <w:tcPr>
            <w:tcW w:w="709" w:type="dxa"/>
          </w:tcPr>
          <w:p w14:paraId="03A31AB9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F; 41</w:t>
            </w:r>
          </w:p>
          <w:p w14:paraId="64E124A2" w14:textId="2344EC66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i/>
                <w:iCs/>
                <w:sz w:val="20"/>
                <w:szCs w:val="20"/>
              </w:rPr>
              <w:t>(dec)</w:t>
            </w:r>
          </w:p>
        </w:tc>
        <w:tc>
          <w:tcPr>
            <w:tcW w:w="2268" w:type="dxa"/>
          </w:tcPr>
          <w:p w14:paraId="4C053BEE" w14:textId="290C526D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History of multiple SLEs since 16</w:t>
            </w:r>
            <w:r w:rsidR="00C575E9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-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y. Akinetic mutism 2-m</w:t>
            </w:r>
            <w:r w:rsidR="00763260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.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prior to admission.</w:t>
            </w:r>
          </w:p>
          <w:p w14:paraId="2C4744E0" w14:textId="5385B88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B, MRI, MRS</w:t>
            </w:r>
          </w:p>
        </w:tc>
        <w:tc>
          <w:tcPr>
            <w:tcW w:w="992" w:type="dxa"/>
          </w:tcPr>
          <w:p w14:paraId="3127C9A5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156A87E6" w14:textId="67653825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Oral</w:t>
            </w:r>
          </w:p>
          <w:p w14:paraId="452A200A" w14:textId="29D09D5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0.5 g/kg/d</w:t>
            </w:r>
          </w:p>
        </w:tc>
        <w:tc>
          <w:tcPr>
            <w:tcW w:w="993" w:type="dxa"/>
          </w:tcPr>
          <w:p w14:paraId="4E92BF0B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7C1BF13A" w14:textId="0A242F4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0.5 g/kg/d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until</w:t>
            </w:r>
            <w:r w:rsidR="00E6629C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death (5-m</w:t>
            </w:r>
            <w:r w:rsidR="00763260" w:rsidRPr="00B430BB">
              <w:rPr>
                <w:rFonts w:ascii="Arial" w:eastAsia="MS Gothic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)</w:t>
            </w:r>
          </w:p>
        </w:tc>
        <w:tc>
          <w:tcPr>
            <w:tcW w:w="1559" w:type="dxa"/>
          </w:tcPr>
          <w:p w14:paraId="570236DB" w14:textId="167AD508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0AFF41E9" w14:textId="091B64C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t given taurine or other supplements (</w:t>
            </w:r>
            <w:r w:rsidR="00FF5A4F" w:rsidRPr="00B430BB">
              <w:rPr>
                <w:rFonts w:ascii="Arial" w:eastAsia="MS Gothic" w:hAnsi="Arial" w:cs="Arial"/>
                <w:sz w:val="20"/>
                <w:szCs w:val="20"/>
              </w:rPr>
              <w:t>not specifie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)</w:t>
            </w:r>
          </w:p>
        </w:tc>
        <w:tc>
          <w:tcPr>
            <w:tcW w:w="709" w:type="dxa"/>
          </w:tcPr>
          <w:p w14:paraId="7D902CA8" w14:textId="41CFF753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3422" w:type="dxa"/>
          </w:tcPr>
          <w:p w14:paraId="1F0E1EE5" w14:textId="4939473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Improved consciousness- she could reply to simple orders within 4-w after treatment. No SLEs for 5-m</w:t>
            </w:r>
            <w:r w:rsidR="00763260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.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preceding death due to </w:t>
            </w:r>
            <w:bookmarkStart w:id="11" w:name="_Hlk65227516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aspiration pneumonia</w:t>
            </w:r>
            <w:bookmarkEnd w:id="11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. </w:t>
            </w:r>
            <w:bookmarkStart w:id="12" w:name="_Hlk65227542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Postmortem revealed bilateral cerebral atrophy </w:t>
            </w:r>
            <w:bookmarkEnd w:id="12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predominantly in L occipital lobe and cerebellar atrophy. </w:t>
            </w:r>
          </w:p>
        </w:tc>
      </w:tr>
      <w:tr w:rsidR="00212BB6" w14:paraId="5D5FE614" w14:textId="77777777" w:rsidTr="00D32C11">
        <w:trPr>
          <w:cantSplit/>
        </w:trPr>
        <w:tc>
          <w:tcPr>
            <w:tcW w:w="1135" w:type="dxa"/>
          </w:tcPr>
          <w:p w14:paraId="2A3603F2" w14:textId="5120333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Hovsepian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8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Ib3ZzZXBpYW48L0F1dGhvcj48WWVhcj4yMDE5PC9ZZWFy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Ib3ZzZXBpYW48L0F1dGhvcj48WWVhcj4yMDE5PC9ZZWFy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7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754217AE" w14:textId="49BD7038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039353F8" w14:textId="0386ECE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4608F7FB" w14:textId="6A3B74F1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46</w:t>
            </w:r>
          </w:p>
        </w:tc>
        <w:tc>
          <w:tcPr>
            <w:tcW w:w="2268" w:type="dxa"/>
          </w:tcPr>
          <w:p w14:paraId="3284FC01" w14:textId="4BAB7DC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Experienced a </w:t>
            </w:r>
            <w:r w:rsidR="00553A5D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S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7-y prior</w:t>
            </w:r>
            <w:r w:rsidR="00553A5D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followed by 6-y asymptomatic period before presenting.</w:t>
            </w:r>
            <w:r w:rsidR="00553A5D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Abnormal L hand movements, jaw jerking, difficulty following complex commands, impaired attention, memory, and extinction to L side stimulation. </w:t>
            </w:r>
          </w:p>
          <w:p w14:paraId="611E3C70" w14:textId="43E7E690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 xml:space="preserve">B, MRS, MRI </w:t>
            </w:r>
          </w:p>
        </w:tc>
        <w:tc>
          <w:tcPr>
            <w:tcW w:w="992" w:type="dxa"/>
          </w:tcPr>
          <w:p w14:paraId="78E0925D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C90B30C" w14:textId="5E6F8F7D" w:rsidR="003A064E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  <w:r w:rsidR="003A064E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0016FE0" w14:textId="220C45E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0.5 g/kg/d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for 7-d</w:t>
            </w:r>
          </w:p>
        </w:tc>
        <w:tc>
          <w:tcPr>
            <w:tcW w:w="993" w:type="dxa"/>
          </w:tcPr>
          <w:p w14:paraId="5C5CBBEB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322DC063" w14:textId="4EC45EE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0.32 g/kg/d</w:t>
            </w:r>
          </w:p>
        </w:tc>
        <w:tc>
          <w:tcPr>
            <w:tcW w:w="1559" w:type="dxa"/>
          </w:tcPr>
          <w:p w14:paraId="3C58891B" w14:textId="738B91FA" w:rsidR="00212BB6" w:rsidRPr="00B430BB" w:rsidRDefault="00FF5A4F" w:rsidP="00213479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acosamide</w:t>
            </w:r>
            <w:proofErr w:type="spellEnd"/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</w:p>
          <w:p w14:paraId="203A71E7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64" w:type="dxa"/>
          </w:tcPr>
          <w:p w14:paraId="7D307FE2" w14:textId="31B6324B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Acute:</w:t>
            </w:r>
            <w:r w:rsidR="00E6629C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m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ethylprednisolone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>,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r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boflavin,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itamin C</w:t>
            </w:r>
          </w:p>
        </w:tc>
        <w:tc>
          <w:tcPr>
            <w:tcW w:w="709" w:type="dxa"/>
          </w:tcPr>
          <w:p w14:paraId="48A7008E" w14:textId="307AFCD4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215968B7" w14:textId="79344BBC" w:rsidR="00212BB6" w:rsidRPr="00B430BB" w:rsidRDefault="00212BB6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Within a few days, improved</w:t>
            </w:r>
            <w:r w:rsidR="0027420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delayed recall, and resolution of abnormal movements. Glasgow Outcome Score (from 3 to 4); modified Rankin Scale for Neurologic Disability (from 4 to 3).</w:t>
            </w:r>
          </w:p>
          <w:p w14:paraId="49CD2060" w14:textId="48A21FDD" w:rsidR="00212BB6" w:rsidRPr="00B430BB" w:rsidRDefault="00212BB6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At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3-d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into acute treatment, ↓ lactate peak and an elevated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NAA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/Cho ratio (MRS); ↓ FLAIR signal (MRI) 8-d after acute treatment, persistent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or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continued improvement.</w:t>
            </w:r>
          </w:p>
        </w:tc>
      </w:tr>
      <w:tr w:rsidR="00212BB6" w14:paraId="2C17D6F3" w14:textId="77777777" w:rsidTr="00D32C11">
        <w:trPr>
          <w:cantSplit/>
          <w:trHeight w:val="632"/>
        </w:trPr>
        <w:tc>
          <w:tcPr>
            <w:tcW w:w="1135" w:type="dxa"/>
          </w:tcPr>
          <w:p w14:paraId="430A79FD" w14:textId="17257722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13" w:name="_Hlk65234081"/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Ito et al. 2020</w:t>
            </w:r>
            <w:bookmarkEnd w:id="13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JdG88L0F1dGhvcj48WWVhcj4yMDIwPC9ZZWFyPjxSZWNO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JdG88L0F1dGhvcj48WWVhcj4yMDIwPC9ZZWFyPjxSZWNO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8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03F6A7E5" w14:textId="42BD26C0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7D0B16D1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2893AC86" w14:textId="070C46F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(37% hetroplasmy)</w:t>
            </w:r>
          </w:p>
        </w:tc>
        <w:tc>
          <w:tcPr>
            <w:tcW w:w="709" w:type="dxa"/>
          </w:tcPr>
          <w:p w14:paraId="335CC7C8" w14:textId="003FE491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2 SLEs at 25</w:t>
            </w:r>
            <w:r w:rsidR="00C575E9" w:rsidRPr="00A369A2">
              <w:rPr>
                <w:rFonts w:ascii="Arial" w:hAnsi="Arial" w:cs="Arial"/>
                <w:sz w:val="20"/>
                <w:szCs w:val="20"/>
              </w:rPr>
              <w:t>-y</w:t>
            </w:r>
            <w:r w:rsidRPr="00A369A2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1F21F6" w:rsidRPr="00A369A2">
              <w:rPr>
                <w:rFonts w:ascii="Arial" w:hAnsi="Arial" w:cs="Arial"/>
                <w:sz w:val="20"/>
                <w:szCs w:val="20"/>
              </w:rPr>
              <w:t>and</w:t>
            </w:r>
            <w:r w:rsidRPr="00A369A2">
              <w:rPr>
                <w:rFonts w:ascii="Arial" w:hAnsi="Arial" w:cs="Arial"/>
                <w:sz w:val="20"/>
                <w:szCs w:val="20"/>
              </w:rPr>
              <w:t xml:space="preserve"> 30</w:t>
            </w:r>
            <w:r w:rsidR="00C575E9" w:rsidRPr="00A369A2">
              <w:rPr>
                <w:rFonts w:ascii="Arial" w:hAnsi="Arial" w:cs="Arial"/>
                <w:sz w:val="20"/>
                <w:szCs w:val="20"/>
              </w:rPr>
              <w:t>-y</w:t>
            </w:r>
          </w:p>
          <w:p w14:paraId="444E4A3A" w14:textId="09692212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i/>
                <w:iCs/>
                <w:sz w:val="20"/>
                <w:szCs w:val="20"/>
              </w:rPr>
              <w:t>(dec)</w:t>
            </w:r>
          </w:p>
        </w:tc>
        <w:tc>
          <w:tcPr>
            <w:tcW w:w="2268" w:type="dxa"/>
          </w:tcPr>
          <w:p w14:paraId="0D4BE02F" w14:textId="1A0DDF9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At 25-y, H, vomiting, and aphasia. </w:t>
            </w:r>
          </w:p>
          <w:p w14:paraId="32E41496" w14:textId="4435FD4D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B, MRI</w:t>
            </w:r>
          </w:p>
          <w:p w14:paraId="2B583D92" w14:textId="23879CB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At 30-y- H, vomiting, apraxia.</w:t>
            </w:r>
          </w:p>
          <w:p w14:paraId="733EC90D" w14:textId="75CB33A5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B, ECG, MRI</w:t>
            </w:r>
          </w:p>
          <w:p w14:paraId="0A8259BB" w14:textId="24943648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11989E71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2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4F714EE7" w14:textId="5A5BDF76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45B9196C" w14:textId="3F72615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30 g/d</w:t>
            </w:r>
          </w:p>
        </w:tc>
        <w:tc>
          <w:tcPr>
            <w:tcW w:w="993" w:type="dxa"/>
          </w:tcPr>
          <w:p w14:paraId="1074D11F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691130CE" w14:textId="5CE5E43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12 g/d</w:t>
            </w:r>
            <w:r w:rsidR="000F57B5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(</w:t>
            </w:r>
            <w:r w:rsidR="00E84793">
              <w:rPr>
                <w:rFonts w:ascii="Arial" w:eastAsia="STXinwei" w:hAnsi="Arial" w:cs="Arial"/>
                <w:sz w:val="20"/>
                <w:szCs w:val="20"/>
                <w:lang w:val="en-US"/>
              </w:rPr>
              <w:t>after</w:t>
            </w:r>
            <w:r w:rsidR="000F57B5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1</w:t>
            </w:r>
            <w:r w:rsidR="000F57B5" w:rsidRPr="000F57B5">
              <w:rPr>
                <w:rFonts w:ascii="Arial" w:eastAsia="STXinwei" w:hAnsi="Arial" w:cs="Arial"/>
                <w:sz w:val="20"/>
                <w:szCs w:val="20"/>
                <w:vertAlign w:val="superscript"/>
                <w:lang w:val="en-US"/>
              </w:rPr>
              <w:t>st</w:t>
            </w:r>
            <w:r w:rsidR="000F57B5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SLE)</w:t>
            </w:r>
          </w:p>
        </w:tc>
        <w:tc>
          <w:tcPr>
            <w:tcW w:w="1559" w:type="dxa"/>
          </w:tcPr>
          <w:p w14:paraId="538A303E" w14:textId="77E0A2D8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77699974" w14:textId="5CF8AB46" w:rsidR="00212BB6" w:rsidRPr="00B430BB" w:rsidRDefault="00212BB6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Not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given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:</w:t>
            </w:r>
            <w:proofErr w:type="gramEnd"/>
            <w:r w:rsidR="00E6629C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aminoglycoside, valproic acid, or dichloroacetate</w:t>
            </w:r>
          </w:p>
        </w:tc>
        <w:tc>
          <w:tcPr>
            <w:tcW w:w="709" w:type="dxa"/>
          </w:tcPr>
          <w:p w14:paraId="2930FCAA" w14:textId="09334B65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40734763" w14:textId="664A5BFD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1</w:t>
            </w:r>
            <w:r w:rsidRPr="00B430BB">
              <w:rPr>
                <w:rFonts w:ascii="Arial" w:eastAsia="MS Gothic" w:hAnsi="Arial" w:cs="Arial"/>
                <w:sz w:val="20"/>
                <w:szCs w:val="20"/>
                <w:vertAlign w:val="superscript"/>
              </w:rPr>
              <w:t>st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SLE- Gradual improvement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759D39B" w14:textId="70621AC1" w:rsidR="00212BB6" w:rsidRPr="00B430BB" w:rsidRDefault="00212BB6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2</w:t>
            </w:r>
            <w:r w:rsidRPr="00B430BB">
              <w:rPr>
                <w:rFonts w:ascii="Arial" w:hAnsi="Arial" w:cs="Arial"/>
                <w:sz w:val="20"/>
                <w:szCs w:val="20"/>
                <w:vertAlign w:val="superscript"/>
              </w:rPr>
              <w:t>nd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SLE-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At 38-d, most of the abnormal MR signals had disappeared</w:t>
            </w:r>
            <w:r w:rsidR="00553A5D" w:rsidRPr="00B430BB">
              <w:rPr>
                <w:rFonts w:ascii="Arial" w:eastAsia="MS Gothic" w:hAnsi="Arial" w:cs="Arial"/>
                <w:sz w:val="20"/>
                <w:szCs w:val="20"/>
              </w:rPr>
              <w:t>.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However, patient developed serious acute renal failure with lactic acidosis, followed by rhabdomyolysis. Multiple </w:t>
            </w:r>
            <w:bookmarkStart w:id="14" w:name="_Hlk65227660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cardiopulmonary arrests </w:t>
            </w:r>
            <w:bookmarkEnd w:id="14"/>
            <w:r w:rsidRPr="00B430BB">
              <w:rPr>
                <w:rFonts w:ascii="Arial" w:eastAsia="MS Gothic" w:hAnsi="Arial" w:cs="Arial"/>
                <w:sz w:val="20"/>
                <w:szCs w:val="20"/>
              </w:rPr>
              <w:t>and sudden deterioration resulted in death 10-d after presenting</w:t>
            </w:r>
            <w:r w:rsidR="00553A5D" w:rsidRPr="00B430BB">
              <w:rPr>
                <w:rFonts w:ascii="Arial" w:eastAsia="MS Gothic" w:hAnsi="Arial" w:cs="Arial"/>
                <w:sz w:val="20"/>
                <w:szCs w:val="20"/>
              </w:rPr>
              <w:t>.</w:t>
            </w:r>
          </w:p>
        </w:tc>
      </w:tr>
      <w:tr w:rsidR="00212BB6" w14:paraId="34F5EFCD" w14:textId="77777777" w:rsidTr="00D32C11">
        <w:trPr>
          <w:cantSplit/>
          <w:trHeight w:val="286"/>
        </w:trPr>
        <w:tc>
          <w:tcPr>
            <w:tcW w:w="1135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299DE280" w14:textId="09C33BB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15" w:name="_Hlk68640191"/>
            <w:r w:rsidRPr="00A369A2">
              <w:rPr>
                <w:rFonts w:ascii="Arial" w:eastAsia="MS Gothic" w:hAnsi="Arial" w:cs="Arial"/>
                <w:sz w:val="20"/>
                <w:szCs w:val="20"/>
              </w:rPr>
              <w:t>Kitamura et al. 2016</w:t>
            </w:r>
            <w:bookmarkEnd w:id="15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LaXRhbXVyYTwvQXV0aG9yPjxZZWFyPjIwMTY8L1llYXI+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LaXRhbXVyYTwvQXV0aG9yPjxZZWFyPjIwMTY8L1llYXI+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9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0F74C53D" w14:textId="4ACAB679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2</w:t>
            </w:r>
          </w:p>
          <w:p w14:paraId="29070126" w14:textId="2FF50AAF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14:paraId="07B29EAC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0CC3CE92" w14:textId="215B8DB8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(79% hetroplasmy in urine)</w:t>
            </w:r>
          </w:p>
        </w:tc>
        <w:tc>
          <w:tcPr>
            <w:tcW w:w="709" w:type="dxa"/>
          </w:tcPr>
          <w:p w14:paraId="5BA305AF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F; 7 </w:t>
            </w:r>
          </w:p>
          <w:p w14:paraId="4ED8809E" w14:textId="1788E2B6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268" w:type="dxa"/>
          </w:tcPr>
          <w:p w14:paraId="62CB1579" w14:textId="3FBFCCBD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History of SLE at 5.5-y.</w:t>
            </w:r>
            <w:r w:rsidR="00E12E22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L-sided L-side hemianopia and</w:t>
            </w:r>
            <w:r w:rsidR="00E12E22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hemiconvulsion, H, vomiting</w:t>
            </w:r>
            <w:r w:rsidR="00D331EF" w:rsidRPr="00B430BB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992" w:type="dxa"/>
          </w:tcPr>
          <w:p w14:paraId="3B8D47A7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1: </w:t>
            </w:r>
          </w:p>
          <w:p w14:paraId="63F704B8" w14:textId="2703101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2403A843" w14:textId="4C3D3BB8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5 g/kg </w:t>
            </w:r>
            <w:r w:rsidR="003A064E" w:rsidRPr="00B430BB">
              <w:rPr>
                <w:rFonts w:ascii="Arial" w:eastAsia="MS Gothic" w:hAnsi="Arial" w:cs="Arial"/>
                <w:sz w:val="20"/>
                <w:szCs w:val="20"/>
              </w:rPr>
              <w:t>(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60-min of symptom onset</w:t>
            </w:r>
            <w:r w:rsidR="003A064E" w:rsidRPr="00B430BB">
              <w:rPr>
                <w:rFonts w:ascii="Arial" w:eastAsia="MS Gothic" w:hAnsi="Arial" w:cs="Arial"/>
                <w:sz w:val="20"/>
                <w:szCs w:val="20"/>
              </w:rPr>
              <w:t>)</w:t>
            </w:r>
          </w:p>
        </w:tc>
        <w:tc>
          <w:tcPr>
            <w:tcW w:w="993" w:type="dxa"/>
          </w:tcPr>
          <w:p w14:paraId="3B5ADBFF" w14:textId="664958B8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  <w:shd w:val="clear" w:color="auto" w:fill="auto"/>
          </w:tcPr>
          <w:p w14:paraId="27B68E52" w14:textId="196C50D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t used</w:t>
            </w:r>
          </w:p>
        </w:tc>
        <w:tc>
          <w:tcPr>
            <w:tcW w:w="1564" w:type="dxa"/>
          </w:tcPr>
          <w:p w14:paraId="217E9A9C" w14:textId="210C3624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10FE1CB4" w14:textId="65650175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7F9FEA8C" w14:textId="4DB7D9F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All clinical symptoms disappeared within 30-min. MRI at 18-h after symptom onset showed high intensity signal in bilateral cerebellar cortex and right posterior cortex. MRI normalised at 1-w and 1-m</w:t>
            </w:r>
            <w:r w:rsidR="0053781E" w:rsidRPr="00B430BB">
              <w:rPr>
                <w:rFonts w:ascii="Arial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later.</w:t>
            </w:r>
          </w:p>
        </w:tc>
      </w:tr>
      <w:tr w:rsidR="00212BB6" w14:paraId="2AFB1738" w14:textId="77777777" w:rsidTr="00D32C11">
        <w:trPr>
          <w:cantSplit/>
        </w:trPr>
        <w:tc>
          <w:tcPr>
            <w:tcW w:w="1135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518FC5C4" w14:textId="53A097EC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13A2DF06" w14:textId="350B597C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14:paraId="15C0D3AC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6A52B574" w14:textId="125E6FC5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45% hetroplasmy in urine)</w:t>
            </w:r>
          </w:p>
        </w:tc>
        <w:tc>
          <w:tcPr>
            <w:tcW w:w="709" w:type="dxa"/>
          </w:tcPr>
          <w:p w14:paraId="02081FE6" w14:textId="796E23A0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F; 32</w:t>
            </w:r>
          </w:p>
        </w:tc>
        <w:tc>
          <w:tcPr>
            <w:tcW w:w="2268" w:type="dxa"/>
          </w:tcPr>
          <w:p w14:paraId="0CBC7E98" w14:textId="3C1E38B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History of 2 SLEs. L hemiconvulsion, H and vomiting.</w:t>
            </w:r>
          </w:p>
        </w:tc>
        <w:tc>
          <w:tcPr>
            <w:tcW w:w="992" w:type="dxa"/>
          </w:tcPr>
          <w:p w14:paraId="204682B8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1: </w:t>
            </w:r>
          </w:p>
          <w:p w14:paraId="1570CD5A" w14:textId="3602B0D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36513E00" w14:textId="5E9D6B70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5 g/kg at </w:t>
            </w:r>
            <w:r w:rsidR="003A064E" w:rsidRPr="00B430BB">
              <w:rPr>
                <w:rFonts w:ascii="Arial" w:eastAsia="MS Gothic" w:hAnsi="Arial" w:cs="Arial"/>
                <w:sz w:val="20"/>
                <w:szCs w:val="20"/>
              </w:rPr>
              <w:t>(60-min of symptom onset)</w:t>
            </w:r>
          </w:p>
        </w:tc>
        <w:tc>
          <w:tcPr>
            <w:tcW w:w="993" w:type="dxa"/>
          </w:tcPr>
          <w:p w14:paraId="65C459FC" w14:textId="099C0F8A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38BCFADB" w14:textId="3A1B48C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,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FF5A4F" w:rsidRPr="00B430BB">
              <w:rPr>
                <w:rFonts w:ascii="Arial" w:eastAsia="MS Gothic" w:hAnsi="Arial" w:cs="Arial"/>
                <w:sz w:val="20"/>
                <w:szCs w:val="20"/>
              </w:rPr>
              <w:t>not specified</w:t>
            </w:r>
          </w:p>
        </w:tc>
        <w:tc>
          <w:tcPr>
            <w:tcW w:w="1564" w:type="dxa"/>
          </w:tcPr>
          <w:p w14:paraId="44F06306" w14:textId="667AD077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5513B140" w14:textId="568557B1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6F83B672" w14:textId="06E7A4B6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Hemi-convulsion was getting worse to generalized convulsion</w:t>
            </w:r>
            <w:r w:rsidR="0027420B">
              <w:rPr>
                <w:rFonts w:ascii="Arial" w:hAnsi="Arial" w:cs="Arial"/>
                <w:sz w:val="20"/>
                <w:szCs w:val="20"/>
              </w:rPr>
              <w:t>, h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owever, S and vomiting disappeared within 120-min after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followed by AEDs. MRI</w:t>
            </w:r>
            <w:r w:rsidR="0027420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at 2 and 9-h after symptom onset showed signal change in R parietal lobe with restricted diffusion. MRI normalised (1-w and 1-m</w:t>
            </w:r>
            <w:r w:rsidR="0053781E" w:rsidRPr="00B430BB">
              <w:rPr>
                <w:rFonts w:ascii="Arial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212BB6" w14:paraId="06BEB5D8" w14:textId="77777777" w:rsidTr="00D32C11">
        <w:trPr>
          <w:cantSplit/>
        </w:trPr>
        <w:tc>
          <w:tcPr>
            <w:tcW w:w="1135" w:type="dxa"/>
          </w:tcPr>
          <w:p w14:paraId="59FD5786" w14:textId="484C36C0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Kubota et al. 2004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LdWJvdGE8L0F1dGhvcj48WWVhcj4yMDA0PC9ZZWFyPjxS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LdWJvdGE8L0F1dGhvcj48WWVhcj4yMDA0PC9ZZWFyPjxS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7139787" w14:textId="279967A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4C224D32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75A90CCD" w14:textId="0709A1D5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709" w:type="dxa"/>
          </w:tcPr>
          <w:p w14:paraId="715D10DA" w14:textId="56834BEC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16</w:t>
            </w:r>
          </w:p>
        </w:tc>
        <w:tc>
          <w:tcPr>
            <w:tcW w:w="2268" w:type="dxa"/>
          </w:tcPr>
          <w:p w14:paraId="4CF69ABF" w14:textId="6FE04F45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History of 4 prior SLEs from 14-y</w:t>
            </w:r>
            <w:r w:rsidR="00D331EF" w:rsidRPr="00B430BB">
              <w:rPr>
                <w:rFonts w:ascii="Arial" w:hAnsi="Arial" w:cs="Arial"/>
                <w:sz w:val="20"/>
                <w:szCs w:val="20"/>
              </w:rPr>
              <w:t>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R-sided hemiconvulsion. S</w:t>
            </w:r>
            <w:r w:rsidR="00E12E22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every 2</w:t>
            </w:r>
            <w:r w:rsidR="00D331EF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Pr="00B430BB">
              <w:rPr>
                <w:rFonts w:ascii="Arial" w:hAnsi="Arial" w:cs="Arial"/>
                <w:sz w:val="20"/>
                <w:szCs w:val="20"/>
              </w:rPr>
              <w:t>3-min (1-min, and occasionally progressed to secondary generalized S. Altered</w:t>
            </w:r>
            <w:r w:rsidR="00C1603C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consciousness</w:t>
            </w:r>
            <w:r w:rsidR="00D331EF" w:rsidRPr="00B430BB">
              <w:rPr>
                <w:rFonts w:ascii="Arial" w:hAnsi="Arial" w:cs="Arial"/>
                <w:sz w:val="20"/>
                <w:szCs w:val="20"/>
              </w:rPr>
              <w:t>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R-sided hemiparesis and sensory loss. </w:t>
            </w:r>
          </w:p>
          <w:p w14:paraId="1A5C691E" w14:textId="688AC938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</w:t>
            </w:r>
          </w:p>
        </w:tc>
        <w:tc>
          <w:tcPr>
            <w:tcW w:w="992" w:type="dxa"/>
          </w:tcPr>
          <w:p w14:paraId="58886389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49946461" w14:textId="4C118E2E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</w:p>
          <w:p w14:paraId="6639695B" w14:textId="7C80C2B6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0.5 g/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 xml:space="preserve">kg </w:t>
            </w:r>
            <w:r w:rsidR="00D86D71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3A064E" w:rsidRPr="00B430BB">
              <w:rPr>
                <w:rFonts w:ascii="Arial" w:hAnsi="Arial" w:cs="Arial"/>
                <w:sz w:val="20"/>
                <w:szCs w:val="20"/>
              </w:rPr>
              <w:t>(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>5-h of symptom onset</w:t>
            </w:r>
            <w:r w:rsidR="003A064E" w:rsidRPr="00B430BB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993" w:type="dxa"/>
          </w:tcPr>
          <w:p w14:paraId="438BB082" w14:textId="1686D75C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559" w:type="dxa"/>
          </w:tcPr>
          <w:p w14:paraId="60FF4D02" w14:textId="623EBAFA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d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iazepam,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m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idazolam </w:t>
            </w:r>
          </w:p>
        </w:tc>
        <w:tc>
          <w:tcPr>
            <w:tcW w:w="1564" w:type="dxa"/>
          </w:tcPr>
          <w:p w14:paraId="3D3A2124" w14:textId="7F450FF1" w:rsidR="00212BB6" w:rsidRPr="00B430BB" w:rsidRDefault="00FF5A4F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p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rednisolone,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g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lycerol,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proofErr w:type="spellStart"/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e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dalavone</w:t>
            </w:r>
            <w:proofErr w:type="spellEnd"/>
          </w:p>
        </w:tc>
        <w:tc>
          <w:tcPr>
            <w:tcW w:w="709" w:type="dxa"/>
          </w:tcPr>
          <w:p w14:paraId="7A162CA1" w14:textId="2F740EF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ne</w:t>
            </w:r>
          </w:p>
        </w:tc>
        <w:tc>
          <w:tcPr>
            <w:tcW w:w="3422" w:type="dxa"/>
          </w:tcPr>
          <w:p w14:paraId="3FBB126D" w14:textId="7FA690E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After 1-h, the S disappeared, and consciousness gradually recovered. Within 24-h consciousness disturbance and R-sided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sensori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-motor problems disappeared.</w:t>
            </w:r>
          </w:p>
        </w:tc>
      </w:tr>
      <w:tr w:rsidR="00212BB6" w14:paraId="0A8ABCD3" w14:textId="77777777" w:rsidTr="00D32C11">
        <w:trPr>
          <w:cantSplit/>
        </w:trPr>
        <w:tc>
          <w:tcPr>
            <w:tcW w:w="1135" w:type="dxa"/>
          </w:tcPr>
          <w:p w14:paraId="5D52D591" w14:textId="35E6A749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Lekoubou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1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MZWtvdWJvdTwvQXV0aG9yPjxZZWFyPjIwMTE8L1llYXI+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MZWtvdWJvdTwvQXV0aG9yPjxZZWFyPjIwMTE8L1llYXI+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1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DD7FB0F" w14:textId="3CF5BDC1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00638959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71C7510D" w14:textId="5C7144A6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15% hetroplasmy in blood)</w:t>
            </w:r>
          </w:p>
        </w:tc>
        <w:tc>
          <w:tcPr>
            <w:tcW w:w="709" w:type="dxa"/>
          </w:tcPr>
          <w:p w14:paraId="067D616D" w14:textId="795595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38</w:t>
            </w:r>
          </w:p>
        </w:tc>
        <w:tc>
          <w:tcPr>
            <w:tcW w:w="2268" w:type="dxa"/>
          </w:tcPr>
          <w:p w14:paraId="3E6E7B05" w14:textId="24F0B08A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1-</w:t>
            </w:r>
            <w:proofErr w:type="spellStart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mo</w:t>
            </w:r>
            <w:proofErr w:type="spellEnd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history of disorientation, behavioral and </w:t>
            </w:r>
            <w:r w:rsidR="00C54FF6">
              <w:rPr>
                <w:rFonts w:ascii="Arial" w:eastAsia="STXinwei" w:hAnsi="Arial" w:cs="Arial"/>
                <w:sz w:val="20"/>
                <w:szCs w:val="20"/>
                <w:lang w:val="en-US"/>
              </w:rPr>
              <w:t>s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p</w:t>
            </w:r>
            <w:r w:rsidR="00C54FF6">
              <w:rPr>
                <w:rFonts w:ascii="Arial" w:eastAsia="STXinwei" w:hAnsi="Arial" w:cs="Arial"/>
                <w:sz w:val="20"/>
                <w:szCs w:val="20"/>
                <w:lang w:val="en-US"/>
              </w:rPr>
              <w:t>eech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disturbances, brief L-sided tonic head deviation with unresponsiveness to verbal and painful stimuli. Persistent confusion and delusions. </w:t>
            </w:r>
          </w:p>
          <w:p w14:paraId="130F5643" w14:textId="7A1623F6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B, MRI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92" w:type="dxa"/>
          </w:tcPr>
          <w:p w14:paraId="7F6E529B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3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A7C6453" w14:textId="72BAB2E8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Oral</w:t>
            </w:r>
          </w:p>
          <w:p w14:paraId="4E6CFCA4" w14:textId="694050D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0.375 g/kg/d</w:t>
            </w:r>
          </w:p>
        </w:tc>
        <w:tc>
          <w:tcPr>
            <w:tcW w:w="993" w:type="dxa"/>
          </w:tcPr>
          <w:p w14:paraId="3006C179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29368F3D" w14:textId="25A3A26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0.375 g/kg/d</w:t>
            </w:r>
          </w:p>
          <w:p w14:paraId="22DD9C76" w14:textId="77777777" w:rsidR="00E6629C" w:rsidRPr="00B430BB" w:rsidRDefault="00516935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for 27-m</w:t>
            </w:r>
            <w:r w:rsidR="0053781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.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n total </w:t>
            </w:r>
          </w:p>
          <w:p w14:paraId="4624F12D" w14:textId="29C0C91B" w:rsidR="00516935" w:rsidRPr="00B430BB" w:rsidRDefault="00516935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(5-m</w:t>
            </w:r>
            <w:r w:rsidR="0053781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</w:t>
            </w:r>
            <w:r w:rsidR="00E6629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. x 2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="00E6629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and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17-m</w:t>
            </w:r>
            <w:r w:rsidR="0053781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</w:t>
            </w:r>
            <w:r w:rsidR="00E6629C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.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)</w:t>
            </w:r>
          </w:p>
        </w:tc>
        <w:tc>
          <w:tcPr>
            <w:tcW w:w="1559" w:type="dxa"/>
          </w:tcPr>
          <w:p w14:paraId="12451DC6" w14:textId="6D728657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</w:p>
        </w:tc>
        <w:tc>
          <w:tcPr>
            <w:tcW w:w="1564" w:type="dxa"/>
          </w:tcPr>
          <w:p w14:paraId="0093E0EB" w14:textId="7C70B490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debenone</w:t>
            </w:r>
          </w:p>
        </w:tc>
        <w:tc>
          <w:tcPr>
            <w:tcW w:w="709" w:type="dxa"/>
          </w:tcPr>
          <w:p w14:paraId="44283C63" w14:textId="785134E6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ne</w:t>
            </w:r>
          </w:p>
        </w:tc>
        <w:tc>
          <w:tcPr>
            <w:tcW w:w="3422" w:type="dxa"/>
          </w:tcPr>
          <w:p w14:paraId="423102A0" w14:textId="34114C3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Clinical status gradually improved over 5-m</w:t>
            </w:r>
            <w:r w:rsidR="0053781E" w:rsidRPr="00B430BB">
              <w:rPr>
                <w:rFonts w:ascii="Arial" w:eastAsia="MS Gothic" w:hAnsi="Arial" w:cs="Arial"/>
                <w:sz w:val="20"/>
                <w:szCs w:val="20"/>
              </w:rPr>
              <w:t>o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. The patient still exhibited action slowing but was well-oriented. No deficit of memory, language, visuo-spatial or executive function. NMDAS from 54 (on treatment initiation) to 25 (at 5-m</w:t>
            </w:r>
            <w:r w:rsidR="0053781E" w:rsidRPr="00B430BB">
              <w:rPr>
                <w:rFonts w:ascii="Arial" w:eastAsia="MS Gothic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).</w:t>
            </w:r>
          </w:p>
          <w:p w14:paraId="65ED7558" w14:textId="77777777" w:rsidR="005D61EA" w:rsidRDefault="005D61E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  <w:p w14:paraId="74D3D1E5" w14:textId="20CDCDFF" w:rsidR="005D61EA" w:rsidRPr="005D61EA" w:rsidRDefault="005D61E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>10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-d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after stopping </w:t>
            </w:r>
            <w:r w:rsidR="00E1175C">
              <w:rPr>
                <w:rFonts w:ascii="Arial" w:eastAsia="STXinwei" w:hAnsi="Arial" w:cs="Arial"/>
                <w:sz w:val="20"/>
                <w:szCs w:val="20"/>
                <w:lang w:val="en-US"/>
              </w:rPr>
              <w:t>L-arginine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and idebenone: Recurrent </w:t>
            </w:r>
            <w:r w:rsidR="00C1603C">
              <w:rPr>
                <w:rFonts w:ascii="Arial" w:eastAsia="STXinwei" w:hAnsi="Arial" w:cs="Arial"/>
                <w:sz w:val="20"/>
                <w:szCs w:val="20"/>
                <w:lang w:val="en-US"/>
              </w:rPr>
              <w:t>V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impairment and confusional state. L</w:t>
            </w:r>
            <w:r w:rsidR="00C1603C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hemiparesis and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hemianopsia. MRI- new lesions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. 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Despite some residual </w:t>
            </w:r>
            <w:r w:rsidR="00C1603C">
              <w:rPr>
                <w:rFonts w:ascii="Arial" w:eastAsia="STXinwei" w:hAnsi="Arial" w:cs="Arial"/>
                <w:sz w:val="20"/>
                <w:szCs w:val="20"/>
                <w:lang w:val="en-US"/>
              </w:rPr>
              <w:t>V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and language impairments, independence remained for most days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. 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>48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-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h after a </w:t>
            </w:r>
            <w:r w:rsidR="0027420B">
              <w:rPr>
                <w:rFonts w:ascii="Arial" w:eastAsia="STXinwei" w:hAnsi="Arial" w:cs="Arial"/>
                <w:sz w:val="20"/>
                <w:szCs w:val="20"/>
                <w:lang w:val="en-US"/>
              </w:rPr>
              <w:t>2</w:t>
            </w:r>
            <w:r w:rsidR="0027420B" w:rsidRPr="0027420B">
              <w:rPr>
                <w:rFonts w:ascii="Arial" w:eastAsia="STXinwei" w:hAnsi="Arial" w:cs="Arial"/>
                <w:sz w:val="20"/>
                <w:szCs w:val="20"/>
                <w:vertAlign w:val="superscript"/>
                <w:lang w:val="en-US"/>
              </w:rPr>
              <w:t>nd</w:t>
            </w:r>
            <w:r w:rsidR="0027420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>treatment</w:t>
            </w:r>
            <w:r w:rsidR="0027420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discontinuation,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L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>heminanopsia</w:t>
            </w:r>
            <w:proofErr w:type="spellEnd"/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worsened and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L </w:t>
            </w:r>
            <w:proofErr w:type="spellStart"/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>hemibody</w:t>
            </w:r>
            <w:proofErr w:type="spellEnd"/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sensory deficit developed. MRI- extension of the lesions to the 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R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pulvinar and marked bilateral parietal and occipital atrophy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.</w:t>
            </w:r>
          </w:p>
          <w:p w14:paraId="7D2846B5" w14:textId="77777777" w:rsidR="005D61EA" w:rsidRPr="005D61EA" w:rsidRDefault="005D61E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  <w:p w14:paraId="56A17177" w14:textId="34B698EC" w:rsidR="00212BB6" w:rsidRPr="00B430BB" w:rsidRDefault="005D61E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>After 17</w:t>
            </w:r>
            <w:r w:rsidR="0027420B">
              <w:rPr>
                <w:rFonts w:ascii="Arial" w:eastAsia="STXinwei" w:hAnsi="Arial" w:cs="Arial"/>
                <w:sz w:val="20"/>
                <w:szCs w:val="20"/>
                <w:lang w:val="en-US"/>
              </w:rPr>
              <w:t>-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mo., c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ognitive impairment gradually improved, no recurrent epileptic seizures. Orientated with a well-adapted </w:t>
            </w:r>
            <w:proofErr w:type="spellStart"/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>behaviour</w:t>
            </w:r>
            <w:proofErr w:type="spellEnd"/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but exhibited persistent action slowing, constructional apraxia,</w:t>
            </w: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L</w:t>
            </w:r>
            <w:r w:rsidRPr="005D61EA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hemianopsia and sensory deficit.</w:t>
            </w:r>
          </w:p>
        </w:tc>
      </w:tr>
      <w:tr w:rsidR="00212BB6" w14:paraId="5A8DA3D6" w14:textId="77777777" w:rsidTr="00D32C11">
        <w:trPr>
          <w:cantSplit/>
        </w:trPr>
        <w:tc>
          <w:tcPr>
            <w:tcW w:w="1135" w:type="dxa"/>
          </w:tcPr>
          <w:p w14:paraId="3A1265F0" w14:textId="21158AE1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Minobe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5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NaW5vYmU8L0F1dGhvcj48WWVhcj4yMDE1PC9ZZWFyPjxS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NaW5vYmU8L0F1dGhvcj48WWVhcj4yMDE1PC9ZZWFyPjxS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2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EDD7C54" w14:textId="211A422B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41F7A20B" w14:textId="0769207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54105FD4" w14:textId="670E916D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22</w:t>
            </w:r>
          </w:p>
        </w:tc>
        <w:tc>
          <w:tcPr>
            <w:tcW w:w="2268" w:type="dxa"/>
          </w:tcPr>
          <w:p w14:paraId="13392E12" w14:textId="1914F04D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16-d history of H, aphasia, V disturbance, partial S. R-HH and conjugate eye deviation to the R, which was considered to indicate a simple partial S. </w:t>
            </w: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, CT, EEG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</w:tc>
        <w:tc>
          <w:tcPr>
            <w:tcW w:w="992" w:type="dxa"/>
          </w:tcPr>
          <w:p w14:paraId="074FD8DB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42FF41EC" w14:textId="1A1C1F49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  <w:p w14:paraId="13A92B27" w14:textId="5C7EED7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5BE93D00" w14:textId="30347683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1DD60DEE" w14:textId="0890F6A9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37E130A3" w14:textId="4CE47EE4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itamin B</w:t>
            </w:r>
          </w:p>
        </w:tc>
        <w:tc>
          <w:tcPr>
            <w:tcW w:w="709" w:type="dxa"/>
          </w:tcPr>
          <w:p w14:paraId="7970F241" w14:textId="6429A983" w:rsidR="00212BB6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  <w:p w14:paraId="19795545" w14:textId="77777777" w:rsidR="00274E49" w:rsidRDefault="00274E49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  <w:p w14:paraId="5DA1FDED" w14:textId="77777777" w:rsidR="00274E49" w:rsidRDefault="00274E49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  <w:p w14:paraId="5513BA80" w14:textId="4CFD3AF1" w:rsidR="00274E49" w:rsidRPr="00B430BB" w:rsidRDefault="00274E49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422" w:type="dxa"/>
          </w:tcPr>
          <w:p w14:paraId="70E69FCE" w14:textId="19FA28FC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Yes. Reported symptoms gradually improved after the use of </w:t>
            </w:r>
            <w:r w:rsidR="00E1175C">
              <w:rPr>
                <w:rFonts w:ascii="Arial" w:eastAsia="MS Gothic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.</w:t>
            </w:r>
            <w:r w:rsidR="005F251F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MRI, CT angiography and CT perfusion showed ↓ dilation of the blood vessels and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hyperperfusion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(13-d after treatment).</w:t>
            </w:r>
          </w:p>
        </w:tc>
      </w:tr>
      <w:tr w:rsidR="00212BB6" w14:paraId="16692A7C" w14:textId="77777777" w:rsidTr="00D32C11">
        <w:trPr>
          <w:cantSplit/>
        </w:trPr>
        <w:tc>
          <w:tcPr>
            <w:tcW w:w="1135" w:type="dxa"/>
          </w:tcPr>
          <w:p w14:paraId="06D32848" w14:textId="1D8A800D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16" w:name="_Hlk68630361"/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Mitani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3</w:t>
            </w:r>
            <w:bookmarkEnd w:id="16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NaXRhbmk8L0F1dGhvcj48WWVhcj4yMDEzPC9ZZWFyPjxS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NaXRhbmk8L0F1dGhvcj48WWVhcj4yMDEzPC9ZZWFyPjxS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3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DBCF5F8" w14:textId="4A06596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0535248E" w14:textId="70A0AC0B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62C81FFE" w14:textId="202DF28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2 SLEs at 8</w:t>
            </w:r>
            <w:r w:rsidR="001F21F6" w:rsidRPr="00A369A2">
              <w:rPr>
                <w:rFonts w:ascii="Arial" w:hAnsi="Arial" w:cs="Arial"/>
                <w:sz w:val="20"/>
                <w:szCs w:val="20"/>
              </w:rPr>
              <w:t>-y</w:t>
            </w:r>
          </w:p>
        </w:tc>
        <w:tc>
          <w:tcPr>
            <w:tcW w:w="2268" w:type="dxa"/>
          </w:tcPr>
          <w:p w14:paraId="1C9369EF" w14:textId="3991A93F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1</w:t>
            </w:r>
            <w:r w:rsidRPr="00B430BB">
              <w:rPr>
                <w:rFonts w:ascii="Arial" w:hAnsi="Arial" w:cs="Arial"/>
                <w:sz w:val="20"/>
                <w:szCs w:val="20"/>
                <w:vertAlign w:val="superscript"/>
              </w:rPr>
              <w:t>st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SLE: 2-d history of fever and clonic S. H, blindness. R-HH </w:t>
            </w:r>
          </w:p>
          <w:p w14:paraId="1B8B8A7B" w14:textId="47F9E987" w:rsidR="00212BB6" w:rsidRPr="00DC28F4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2</w:t>
            </w:r>
            <w:r w:rsidRPr="00B430BB">
              <w:rPr>
                <w:rFonts w:ascii="Arial" w:hAnsi="Arial" w:cs="Arial"/>
                <w:sz w:val="20"/>
                <w:szCs w:val="20"/>
                <w:vertAlign w:val="superscript"/>
              </w:rPr>
              <w:t>nd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SLE: On d-40 after presenting, complete blindness, H, repeated clonic S.</w:t>
            </w: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</w:p>
          <w:p w14:paraId="32804D42" w14:textId="4E4AD71A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, MRS</w:t>
            </w:r>
          </w:p>
        </w:tc>
        <w:tc>
          <w:tcPr>
            <w:tcW w:w="992" w:type="dxa"/>
          </w:tcPr>
          <w:p w14:paraId="154A2AC3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2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056B054" w14:textId="492D4506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  <w:p w14:paraId="7F20ABB9" w14:textId="5683ED6B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2368D4BD" w14:textId="21A8B0F9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07B62C4F" w14:textId="63A69376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72CE7769" w14:textId="594D4C45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itamin </w:t>
            </w:r>
            <w:proofErr w:type="spellStart"/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B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  <w:vertAlign w:val="subscript"/>
              </w:rPr>
              <w:t>1</w:t>
            </w:r>
            <w:proofErr w:type="spellEnd"/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,</w:t>
            </w:r>
            <w:r w:rsidR="00497653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proofErr w:type="spellStart"/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e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daravone</w:t>
            </w:r>
            <w:proofErr w:type="spellEnd"/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g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lycerin</w:t>
            </w:r>
          </w:p>
        </w:tc>
        <w:tc>
          <w:tcPr>
            <w:tcW w:w="709" w:type="dxa"/>
          </w:tcPr>
          <w:p w14:paraId="56F55810" w14:textId="65B6A248" w:rsidR="00212BB6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  <w:p w14:paraId="46AED04B" w14:textId="77777777" w:rsidR="00274E49" w:rsidRDefault="00274E49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  <w:p w14:paraId="75C7F77E" w14:textId="281E250B" w:rsidR="00274E49" w:rsidRPr="00B430BB" w:rsidRDefault="00274E49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422" w:type="dxa"/>
          </w:tcPr>
          <w:p w14:paraId="0503B347" w14:textId="1708DBD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. 1</w:t>
            </w:r>
            <w:r w:rsidRPr="00B430BB">
              <w:rPr>
                <w:rFonts w:ascii="Arial" w:eastAsia="MS Gothic" w:hAnsi="Arial" w:cs="Arial"/>
                <w:sz w:val="20"/>
                <w:szCs w:val="20"/>
                <w:vertAlign w:val="superscript"/>
              </w:rPr>
              <w:t>st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SLE: On d-11, still reported H, and MRI revealed a high-intensity signal lesion with MRS showing a high </w:t>
            </w:r>
            <w:r w:rsidR="005F251F" w:rsidRPr="00B430BB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actate peak and large ↓ in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NAA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/Cr. </w:t>
            </w:r>
            <w:r w:rsidRPr="00B430BB">
              <w:rPr>
                <w:rFonts w:ascii="Arial" w:hAnsi="Arial" w:cs="Arial"/>
                <w:sz w:val="20"/>
                <w:szCs w:val="20"/>
              </w:rPr>
              <w:t>Symptoms disappeared by 4-w</w:t>
            </w:r>
            <w:r w:rsidR="00CB161E" w:rsidRPr="00B430BB">
              <w:rPr>
                <w:rFonts w:ascii="Arial" w:hAnsi="Arial" w:cs="Arial"/>
                <w:sz w:val="20"/>
                <w:szCs w:val="20"/>
              </w:rPr>
              <w:t xml:space="preserve"> and R-HH at discharge</w:t>
            </w:r>
            <w:r w:rsidR="00E219C7" w:rsidRPr="00B430BB">
              <w:rPr>
                <w:rFonts w:ascii="Arial" w:hAnsi="Arial" w:cs="Arial"/>
                <w:sz w:val="20"/>
                <w:szCs w:val="20"/>
              </w:rPr>
              <w:t>.</w:t>
            </w:r>
          </w:p>
          <w:p w14:paraId="136EA2D3" w14:textId="672F4890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2</w:t>
            </w:r>
            <w:r w:rsidRPr="00B430BB">
              <w:rPr>
                <w:rFonts w:ascii="Arial" w:hAnsi="Arial" w:cs="Arial"/>
                <w:sz w:val="20"/>
                <w:szCs w:val="20"/>
                <w:vertAlign w:val="superscript"/>
              </w:rPr>
              <w:t>nd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SLE: Symptoms improved within 24-h.</w:t>
            </w:r>
            <w:r w:rsidR="00CB161E" w:rsidRPr="00B430BB">
              <w:rPr>
                <w:rFonts w:ascii="Arial" w:hAnsi="Arial" w:cs="Arial"/>
                <w:sz w:val="20"/>
                <w:szCs w:val="20"/>
              </w:rPr>
              <w:t xml:space="preserve"> On d-44 (4</w:t>
            </w:r>
            <w:r w:rsidR="00AA2C44" w:rsidRPr="00B430BB">
              <w:rPr>
                <w:rFonts w:ascii="Arial" w:hAnsi="Arial" w:cs="Arial"/>
                <w:sz w:val="20"/>
                <w:szCs w:val="20"/>
              </w:rPr>
              <w:t>-d</w:t>
            </w:r>
            <w:r w:rsidR="00CB161E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CB161E" w:rsidRPr="00241D22">
              <w:rPr>
                <w:rFonts w:ascii="Arial" w:hAnsi="Arial" w:cs="Arial"/>
                <w:sz w:val="20"/>
                <w:szCs w:val="20"/>
              </w:rPr>
              <w:t>after SLE)</w:t>
            </w:r>
            <w:r w:rsidR="00AA2C44" w:rsidRPr="00241D22">
              <w:rPr>
                <w:rFonts w:ascii="Arial" w:hAnsi="Arial" w:cs="Arial"/>
                <w:sz w:val="20"/>
                <w:szCs w:val="20"/>
              </w:rPr>
              <w:t>,</w:t>
            </w:r>
            <w:r w:rsidR="00CB161E" w:rsidRPr="00241D22">
              <w:rPr>
                <w:rFonts w:ascii="Arial" w:hAnsi="Arial" w:cs="Arial"/>
                <w:sz w:val="20"/>
                <w:szCs w:val="20"/>
              </w:rPr>
              <w:t xml:space="preserve"> MRS showed a </w:t>
            </w:r>
            <w:r w:rsidR="00CB161E" w:rsidRPr="00241D22">
              <w:rPr>
                <w:rFonts w:ascii="Arial" w:eastAsia="MS Gothic" w:hAnsi="Arial" w:cs="Arial"/>
                <w:sz w:val="20"/>
                <w:szCs w:val="20"/>
              </w:rPr>
              <w:t>↓</w:t>
            </w:r>
            <w:r w:rsidR="00CB161E" w:rsidRPr="00241D22">
              <w:rPr>
                <w:rFonts w:ascii="Arial" w:hAnsi="Arial" w:cs="Arial"/>
                <w:sz w:val="20"/>
                <w:szCs w:val="20"/>
              </w:rPr>
              <w:t xml:space="preserve"> in Lac peak in the R occipital lobe.</w:t>
            </w:r>
          </w:p>
        </w:tc>
      </w:tr>
      <w:tr w:rsidR="00212BB6" w14:paraId="20E34058" w14:textId="77777777" w:rsidTr="00D32C11">
        <w:trPr>
          <w:cantSplit/>
        </w:trPr>
        <w:tc>
          <w:tcPr>
            <w:tcW w:w="1135" w:type="dxa"/>
          </w:tcPr>
          <w:p w14:paraId="5B8F8281" w14:textId="2356CBB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17" w:name="_Hlk68638917"/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Oyama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20 </w:t>
            </w:r>
            <w:bookmarkEnd w:id="17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PeWFtYTwvQXV0aG9yPjxZZWFyPjIwMjA8L1llYXI+PFJl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PeWFtYTwvQXV0aG9yPjxZZWFyPjIwMjA8L1llYXI+PFJl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4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B8E7631" w14:textId="28B815B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5A39890A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1358FBC9" w14:textId="59218A3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17% hetroplasmy in blood)</w:t>
            </w:r>
          </w:p>
        </w:tc>
        <w:tc>
          <w:tcPr>
            <w:tcW w:w="709" w:type="dxa"/>
          </w:tcPr>
          <w:p w14:paraId="57C01A85" w14:textId="0F47A13E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47</w:t>
            </w:r>
          </w:p>
        </w:tc>
        <w:tc>
          <w:tcPr>
            <w:tcW w:w="2268" w:type="dxa"/>
          </w:tcPr>
          <w:p w14:paraId="5D4A33CE" w14:textId="6A10925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Admitted with acute onset sensory aphasia. On d-45, cerebellar ataxia, and dysarthria. Mute and somnolent a few days later.</w:t>
            </w:r>
          </w:p>
          <w:p w14:paraId="7FC64B9C" w14:textId="017B826C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MRI, EEG, B</w:t>
            </w:r>
          </w:p>
        </w:tc>
        <w:tc>
          <w:tcPr>
            <w:tcW w:w="992" w:type="dxa"/>
          </w:tcPr>
          <w:p w14:paraId="02AC732D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DADD4E3" w14:textId="089807AB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  <w:p w14:paraId="754FA411" w14:textId="500B9A0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12 g/d</w:t>
            </w:r>
          </w:p>
        </w:tc>
        <w:tc>
          <w:tcPr>
            <w:tcW w:w="993" w:type="dxa"/>
          </w:tcPr>
          <w:p w14:paraId="0B561EE2" w14:textId="05B88B29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01EB7D93" w14:textId="46579761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evetiracetam</w:t>
            </w:r>
          </w:p>
        </w:tc>
        <w:tc>
          <w:tcPr>
            <w:tcW w:w="1564" w:type="dxa"/>
          </w:tcPr>
          <w:p w14:paraId="423D3017" w14:textId="3D1405FF" w:rsidR="00212BB6" w:rsidRPr="00B430BB" w:rsidRDefault="00645EFA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acyclovir,</w:t>
            </w:r>
            <w:r w:rsidR="000802C3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methylprednisolone, plasma</w:t>
            </w:r>
            <w:r w:rsidR="00DC28F4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exchange</w:t>
            </w:r>
            <w:r w:rsidR="000802C3" w:rsidRPr="00B430BB">
              <w:rPr>
                <w:rFonts w:ascii="Arial" w:eastAsia="MS Gothic" w:hAnsi="Arial" w:cs="Arial"/>
                <w:sz w:val="20"/>
                <w:szCs w:val="20"/>
              </w:rPr>
              <w:t>,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FF5A4F" w:rsidRPr="00B430BB">
              <w:rPr>
                <w:rFonts w:ascii="Arial" w:eastAsia="MS Gothic" w:hAnsi="Arial" w:cs="Arial"/>
                <w:sz w:val="20"/>
                <w:szCs w:val="20"/>
              </w:rPr>
              <w:t>t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aurine, vitamin </w:t>
            </w:r>
            <w:proofErr w:type="spellStart"/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B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  <w:vertAlign w:val="subscript"/>
              </w:rPr>
              <w:t>1</w:t>
            </w:r>
            <w:proofErr w:type="spellEnd"/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, carnitine</w:t>
            </w:r>
          </w:p>
        </w:tc>
        <w:tc>
          <w:tcPr>
            <w:tcW w:w="709" w:type="dxa"/>
          </w:tcPr>
          <w:p w14:paraId="406ACB55" w14:textId="2BCF910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ne</w:t>
            </w:r>
          </w:p>
        </w:tc>
        <w:tc>
          <w:tcPr>
            <w:tcW w:w="3422" w:type="dxa"/>
          </w:tcPr>
          <w:p w14:paraId="5C0758B7" w14:textId="6C599CD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. She became able to follow simple commands. Follow-up MRI at 4-m</w:t>
            </w:r>
            <w:r w:rsidR="00763260" w:rsidRPr="00B430BB">
              <w:rPr>
                <w:rFonts w:ascii="Arial" w:eastAsia="MS Gothic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241D22">
              <w:rPr>
                <w:rFonts w:ascii="Arial" w:eastAsia="MS Gothic" w:hAnsi="Arial" w:cs="Arial"/>
                <w:sz w:val="20"/>
                <w:szCs w:val="20"/>
              </w:rPr>
              <w:t>a</w:t>
            </w:r>
            <w:r w:rsidR="00E219C7" w:rsidRPr="00B430BB">
              <w:rPr>
                <w:rFonts w:ascii="Arial" w:eastAsia="MS Gothic" w:hAnsi="Arial" w:cs="Arial"/>
                <w:sz w:val="20"/>
                <w:szCs w:val="20"/>
              </w:rPr>
              <w:t xml:space="preserve">fter admission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showed diffuse brain atrophy including the cerebellum; modified Rankin Scale at 9-m</w:t>
            </w:r>
            <w:r w:rsidR="0053781E" w:rsidRPr="00B430BB">
              <w:rPr>
                <w:rFonts w:ascii="Arial" w:eastAsia="MS Gothic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was 4, with residual cognitive deficits.</w:t>
            </w:r>
          </w:p>
        </w:tc>
      </w:tr>
      <w:tr w:rsidR="00212BB6" w14:paraId="793B816B" w14:textId="77777777" w:rsidTr="00D32C11">
        <w:trPr>
          <w:cantSplit/>
        </w:trPr>
        <w:tc>
          <w:tcPr>
            <w:tcW w:w="1135" w:type="dxa"/>
          </w:tcPr>
          <w:p w14:paraId="49283DF8" w14:textId="2B716824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Randhawa et al. 2016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SYW5kaGF3YTwvQXV0aG9yPjxZZWFyPjIwMTY8L1llYXI+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SYW5kaGF3YTwvQXV0aG9yPjxZZWFyPjIwMTY8L1llYXI+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5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7DE304E" w14:textId="49EBD83E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24E75FF6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11EFF8AE" w14:textId="7055C0C5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23% hetroplasmy in blood)</w:t>
            </w:r>
          </w:p>
        </w:tc>
        <w:tc>
          <w:tcPr>
            <w:tcW w:w="709" w:type="dxa"/>
          </w:tcPr>
          <w:p w14:paraId="3E23E49B" w14:textId="0A3F8330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48</w:t>
            </w:r>
          </w:p>
        </w:tc>
        <w:tc>
          <w:tcPr>
            <w:tcW w:w="2268" w:type="dxa"/>
          </w:tcPr>
          <w:p w14:paraId="6CCCEAC9" w14:textId="098A958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L-HH which progressed to cortical blindness plus L- U extremity </w:t>
            </w:r>
            <w:r w:rsidR="00E56011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paranesthesia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over 3-w. H, </w:t>
            </w:r>
            <w:r w:rsidRPr="00B430BB">
              <w:rPr>
                <w:rFonts w:ascii="Arial" w:eastAsia="STXinwei" w:hAnsi="Arial" w:cs="Arial"/>
                <w:sz w:val="20"/>
                <w:szCs w:val="20"/>
              </w:rPr>
              <w:t>generalised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tonic clonic S.</w:t>
            </w:r>
          </w:p>
          <w:p w14:paraId="0205ED66" w14:textId="4C939495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CT, EEG, MRI</w:t>
            </w:r>
          </w:p>
        </w:tc>
        <w:tc>
          <w:tcPr>
            <w:tcW w:w="992" w:type="dxa"/>
          </w:tcPr>
          <w:p w14:paraId="0BF960B3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7A9BE485" w14:textId="2CCB3D3F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Oral</w:t>
            </w:r>
          </w:p>
          <w:p w14:paraId="3871026D" w14:textId="6034CADF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1E2D0CEF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6276D50F" w14:textId="121605F5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59" w:type="dxa"/>
          </w:tcPr>
          <w:p w14:paraId="03D8798B" w14:textId="1120CC05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evetiracetam,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p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henytoin </w:t>
            </w:r>
          </w:p>
        </w:tc>
        <w:tc>
          <w:tcPr>
            <w:tcW w:w="1564" w:type="dxa"/>
          </w:tcPr>
          <w:p w14:paraId="2AC5EB0D" w14:textId="53BC76A3" w:rsidR="000802C3" w:rsidRPr="00B430BB" w:rsidRDefault="000802C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acyclovir;</w:t>
            </w:r>
            <w:proofErr w:type="gramEnd"/>
          </w:p>
          <w:p w14:paraId="23C35222" w14:textId="0EB25978" w:rsidR="00B54E1A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Chronic: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tamin cocktail, including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itrulline</w:t>
            </w:r>
            <w:r w:rsidR="00B54E1A" w:rsidRPr="00B430BB">
              <w:rPr>
                <w:rFonts w:ascii="Arial" w:eastAsia="MS Gothic" w:hAnsi="Arial" w:cs="Arial"/>
                <w:sz w:val="20"/>
                <w:szCs w:val="20"/>
              </w:rPr>
              <w:t>;</w:t>
            </w:r>
            <w:proofErr w:type="gramEnd"/>
          </w:p>
          <w:p w14:paraId="22BB7BDA" w14:textId="4EB19BC9" w:rsidR="00212BB6" w:rsidRPr="00B430BB" w:rsidRDefault="00B54E1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Other:</w:t>
            </w:r>
            <w:r w:rsidR="00AA2C44" w:rsidRPr="00B430BB">
              <w:rPr>
                <w:rFonts w:ascii="Arial" w:eastAsia="MS Gothic" w:hAnsi="Arial" w:cs="Arial"/>
                <w:sz w:val="20"/>
                <w:szCs w:val="20"/>
              </w:rPr>
              <w:t xml:space="preserve"> tacrolimus</w:t>
            </w:r>
          </w:p>
        </w:tc>
        <w:tc>
          <w:tcPr>
            <w:tcW w:w="709" w:type="dxa"/>
          </w:tcPr>
          <w:p w14:paraId="0D8B1012" w14:textId="5D8FBEC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ne</w:t>
            </w:r>
          </w:p>
        </w:tc>
        <w:tc>
          <w:tcPr>
            <w:tcW w:w="3422" w:type="dxa"/>
          </w:tcPr>
          <w:p w14:paraId="2AF44D05" w14:textId="25592166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Yes. 6-w after presenting, patient was no longer cortically blind. She had mild residual L-HH and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encephalopathy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nd optic ataxia. Some improvement in low attenuation of the bilateral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occipito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-parietal regions (CT).</w:t>
            </w:r>
          </w:p>
        </w:tc>
      </w:tr>
      <w:tr w:rsidR="00212BB6" w14:paraId="034AFE72" w14:textId="77777777" w:rsidTr="00D32C11">
        <w:trPr>
          <w:cantSplit/>
        </w:trPr>
        <w:tc>
          <w:tcPr>
            <w:tcW w:w="1135" w:type="dxa"/>
            <w:tcBorders>
              <w:bottom w:val="single" w:sz="4" w:space="0" w:color="FFFFFF" w:themeColor="background1"/>
            </w:tcBorders>
            <w:shd w:val="clear" w:color="auto" w:fill="auto"/>
          </w:tcPr>
          <w:p w14:paraId="7AE0E672" w14:textId="5C10BD2B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Renard &amp; Ion 202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/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&lt;EndNote&gt;&lt;Cite&gt;&lt;Author&gt;Renard&lt;/Author&gt;&lt;Year&gt;2020&lt;/Year&gt;&lt;RecNum&gt;4402&lt;/RecNum&gt;&lt;DisplayText&gt;&lt;style face="superscript"&gt;16&lt;/style&gt;&lt;/DisplayText&gt;&lt;record&gt;&lt;rec-number&gt;4402&lt;/rec-number&gt;&lt;foreign-keys&gt;&lt;key app="EN" db-id="vreevt9fgv2wx1ef9t3p02pxapw0rzxa29dz" timestamp="1611655378"&gt;4402&lt;/key&gt;&lt;/foreign-keys&gt;&lt;ref-type name="Journal Article"&gt;17&lt;/ref-type&gt;&lt;contributors&gt;&lt;authors&gt;&lt;author&gt;Renard, D.&lt;/author&gt;&lt;author&gt;Ion, I.&lt;/author&gt;&lt;/authors&gt;&lt;/contributors&gt;&lt;auth-address&gt;Department of Neurology, CHU Nimes, Hopital Caremeau, Nimes University Hospital, 4 Rue du Pr Debre, 30029, Nimes Cedex 4, France. dimitrirenard@hotmail.com.&amp;#xD;Department of Neurology, CHU Nimes, Hopital Caremeau, Nimes University Hospital, 4 Rue du Pr Debre, 30029, Nimes Cedex 4, France.&lt;/auth-address&gt;&lt;titles&gt;&lt;title&gt;Cerebral arterial and venous MRI abnormalities in MELAS&lt;/title&gt;&lt;secondary-title&gt;Acta Neurol Belg&lt;/secondary-title&gt;&lt;/titles&gt;&lt;periodical&gt;&lt;full-title&gt;Acta Neurol Belg&lt;/full-title&gt;&lt;/periodical&gt;&lt;pages&gt;455-456&lt;/pages&gt;&lt;volume&gt;120&lt;/volume&gt;&lt;number&gt;2&lt;/number&gt;&lt;edition&gt;2017/12/01&lt;/edition&gt;&lt;keywords&gt;&lt;keyword&gt;Cerebral Arteries/*diagnostic imaging/pathology&lt;/keyword&gt;&lt;keyword&gt;Cerebral Veins/*diagnostic imaging/pathology&lt;/keyword&gt;&lt;keyword&gt;Humans&lt;/keyword&gt;&lt;keyword&gt;MELAS Syndrome/complications/*diagnostic imaging/pathology&lt;/keyword&gt;&lt;keyword&gt;Magnetic Resonance Imaging&lt;/keyword&gt;&lt;keyword&gt;Stroke/*diagnostic imaging/etiology/pathology&lt;/keyword&gt;&lt;/keywords&gt;&lt;dates&gt;&lt;year&gt;2020&lt;/year&gt;&lt;pub-dates&gt;&lt;date&gt;Apr&lt;/date&gt;&lt;/pub-dates&gt;&lt;/dates&gt;&lt;isbn&gt;2240-2993 (Electronic)&amp;#xD;0300-9009 (Linking)&lt;/isbn&gt;&lt;accession-num&gt;29189965&lt;/accession-num&gt;&lt;urls&gt;&lt;related-urls&gt;&lt;url&gt;https://www.ncbi.nlm.nih.gov/pubmed/29189965&lt;/url&gt;&lt;/related-urls&gt;&lt;/urls&gt;&lt;electronic-resource-num&gt;10.1007/s13760-017-0867-7&lt;/electronic-resource-num&gt;&lt;/record&gt;&lt;/Cite&gt;&lt;/EndNote&gt;</w:instrTex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6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AA50703" w14:textId="5D74C39E" w:rsidR="00212BB6" w:rsidRPr="00A369A2" w:rsidRDefault="008653A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1</w:t>
            </w:r>
          </w:p>
          <w:p w14:paraId="63817384" w14:textId="4F9B0CB7" w:rsidR="008653A6" w:rsidRPr="00A369A2" w:rsidRDefault="008653A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#1</w:t>
            </w:r>
          </w:p>
          <w:p w14:paraId="20F597EE" w14:textId="08A137CE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14:paraId="08D24A53" w14:textId="0560A5F5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067A02DC" w14:textId="2AEBD951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</w:t>
            </w:r>
            <w:r w:rsid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A369A2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2268" w:type="dxa"/>
          </w:tcPr>
          <w:p w14:paraId="7F37851B" w14:textId="77777777" w:rsidR="004041AF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History of S. SLE in the absence of clinical or EEG abnormalities in favour of epilepsy. </w:t>
            </w:r>
          </w:p>
          <w:p w14:paraId="11CC67F3" w14:textId="32764B6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</w:t>
            </w:r>
          </w:p>
        </w:tc>
        <w:tc>
          <w:tcPr>
            <w:tcW w:w="992" w:type="dxa"/>
          </w:tcPr>
          <w:p w14:paraId="7A7C23FA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1; </w:t>
            </w:r>
          </w:p>
          <w:p w14:paraId="03398921" w14:textId="013FB591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NR</w:t>
            </w:r>
          </w:p>
          <w:p w14:paraId="69BC8754" w14:textId="2269330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00A0883F" w14:textId="53037B89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29978D7D" w14:textId="4E4600F0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t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opiramate </w:t>
            </w:r>
          </w:p>
        </w:tc>
        <w:tc>
          <w:tcPr>
            <w:tcW w:w="1564" w:type="dxa"/>
          </w:tcPr>
          <w:p w14:paraId="361BBB85" w14:textId="25437CEB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60F5AAC1" w14:textId="31A5CB53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4BA49092" w14:textId="0797D43D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</w:tr>
      <w:tr w:rsidR="00212BB6" w14:paraId="3216E28F" w14:textId="77777777" w:rsidTr="00D32C11">
        <w:trPr>
          <w:cantSplit/>
        </w:trPr>
        <w:tc>
          <w:tcPr>
            <w:tcW w:w="1135" w:type="dxa"/>
            <w:tcBorders>
              <w:top w:val="single" w:sz="4" w:space="0" w:color="FFFFFF" w:themeColor="background1"/>
            </w:tcBorders>
            <w:shd w:val="clear" w:color="auto" w:fill="auto"/>
          </w:tcPr>
          <w:p w14:paraId="0056DB28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</w:tcPr>
          <w:p w14:paraId="20094846" w14:textId="77777777" w:rsidR="00212BB6" w:rsidRPr="00A369A2" w:rsidRDefault="008653A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1</w:t>
            </w:r>
          </w:p>
          <w:p w14:paraId="1F2668F1" w14:textId="268827A2" w:rsidR="008653A6" w:rsidRPr="00A369A2" w:rsidRDefault="008653A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#3</w:t>
            </w:r>
          </w:p>
          <w:p w14:paraId="1F223D90" w14:textId="4783A2CC" w:rsidR="008653A6" w:rsidRPr="00A369A2" w:rsidRDefault="008653A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7" w:type="dxa"/>
          </w:tcPr>
          <w:p w14:paraId="7FA08158" w14:textId="67CB6A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4B8F18DC" w14:textId="5A396D7C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54</w:t>
            </w:r>
          </w:p>
        </w:tc>
        <w:tc>
          <w:tcPr>
            <w:tcW w:w="2268" w:type="dxa"/>
          </w:tcPr>
          <w:p w14:paraId="13B7E34A" w14:textId="77777777" w:rsidR="004041AF" w:rsidRPr="00B430BB" w:rsidRDefault="00212BB6" w:rsidP="0021347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History of epilepsy. SLE in the absence of clinical or EEG abnormalities in favour of epilepsy. </w:t>
            </w:r>
          </w:p>
          <w:p w14:paraId="4BB98E8E" w14:textId="0FFA6315" w:rsidR="00212BB6" w:rsidRPr="00B430BB" w:rsidRDefault="00212BB6" w:rsidP="0021347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</w:t>
            </w:r>
          </w:p>
        </w:tc>
        <w:tc>
          <w:tcPr>
            <w:tcW w:w="992" w:type="dxa"/>
          </w:tcPr>
          <w:p w14:paraId="69BFDDE3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1; </w:t>
            </w:r>
          </w:p>
          <w:p w14:paraId="137E4E22" w14:textId="6A616641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NR</w:t>
            </w:r>
          </w:p>
          <w:p w14:paraId="289EC73D" w14:textId="594159BF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6E4E26FB" w14:textId="188330B6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473A5163" w14:textId="2A7E7670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i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acosamide</w:t>
            </w:r>
            <w:proofErr w:type="spellEnd"/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64" w:type="dxa"/>
          </w:tcPr>
          <w:p w14:paraId="23511384" w14:textId="5C5F6A63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78666C8B" w14:textId="1EBF593E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0C5EF62D" w14:textId="083C7B52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</w:tr>
      <w:tr w:rsidR="00212BB6" w14:paraId="1A4475AB" w14:textId="77777777" w:rsidTr="00D32C11">
        <w:trPr>
          <w:cantSplit/>
        </w:trPr>
        <w:tc>
          <w:tcPr>
            <w:tcW w:w="1135" w:type="dxa"/>
          </w:tcPr>
          <w:p w14:paraId="6F1000E0" w14:textId="08B8F53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18" w:name="_Hlk65190301"/>
            <w:r w:rsidRPr="00A369A2">
              <w:rPr>
                <w:rFonts w:ascii="Arial" w:eastAsia="MS Gothic" w:hAnsi="Arial" w:cs="Arial"/>
                <w:sz w:val="20"/>
                <w:szCs w:val="20"/>
              </w:rPr>
              <w:t>Sakai et al. 2018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/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&lt;EndNote&gt;&lt;Cite&gt;&lt;Author&gt;Sakai&lt;/Author&gt;&lt;Year&gt;2018&lt;/Year&gt;&lt;RecNum&gt;4403&lt;/RecNum&gt;&lt;DisplayText&gt;&lt;style face="superscript"&gt;17&lt;/style&gt;&lt;/DisplayText&gt;&lt;record&gt;&lt;rec-number&gt;4403&lt;/rec-number&gt;&lt;foreign-keys&gt;&lt;key app="EN" db-id="vreevt9fgv2wx1ef9t3p02pxapw0rzxa29dz" timestamp="1611655594"&gt;4403&lt;/key&gt;&lt;/foreign-keys&gt;&lt;ref-type name="Journal Article"&gt;17&lt;/ref-type&gt;&lt;contributors&gt;&lt;authors&gt;&lt;author&gt;Sakai, Shota&lt;/author&gt;&lt;author&gt;Osaki, Masato&lt;/author&gt;&lt;author&gt;Hidaka, Masaoki&lt;/author&gt;&lt;author&gt;Kimura, Shunsuke&lt;/author&gt;&lt;author&gt;Ohya, Yuichiro&lt;/author&gt;&lt;author&gt;Ago, Tetsuro&lt;/author&gt;&lt;author&gt;Kitazono, Takanari&lt;/author&gt;&lt;author&gt;Arakawa, Shuji&lt;/author&gt;&lt;/authors&gt;&lt;/contributors&gt;&lt;titles&gt;&lt;title&gt;Association between stroke-like episodes and neuronal hyperexcitability in MELAS with m.3243A&amp;gt;G: A case report&lt;/title&gt;&lt;secondary-title&gt;eNeurologicalSci&lt;/secondary-title&gt;&lt;/titles&gt;&lt;periodical&gt;&lt;full-title&gt;eNeurologicalSci&lt;/full-title&gt;&lt;/periodical&gt;&lt;pages&gt;39-41&lt;/pages&gt;&lt;volume&gt;12&lt;/volume&gt;&lt;keywords&gt;&lt;keyword&gt;MELAS&lt;/keyword&gt;&lt;keyword&gt;Stroke-like episodes&lt;/keyword&gt;&lt;keyword&gt;Hyperexcitability&lt;/keyword&gt;&lt;keyword&gt;Levetiracetam&lt;/keyword&gt;&lt;/keywords&gt;&lt;dates&gt;&lt;year&gt;2018&lt;/year&gt;&lt;pub-dates&gt;&lt;date&gt;2018/09/01/&lt;/date&gt;&lt;/pub-dates&gt;&lt;/dates&gt;&lt;isbn&gt;2405-6502&lt;/isbn&gt;&lt;urls&gt;&lt;related-urls&gt;&lt;url&gt;http://www.sciencedirect.com/science/article/pii/S2405650218300261&lt;/url&gt;&lt;/related-urls&gt;&lt;/urls&gt;&lt;electronic-resource-num&gt;https://doi.org/10.1016/j.ensci.2018.08.003&lt;/electronic-resource-num&gt;&lt;/record&gt;&lt;/Cite&gt;&lt;/EndNote&gt;</w:instrTex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7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bookmarkEnd w:id="18"/>
          </w:p>
        </w:tc>
        <w:tc>
          <w:tcPr>
            <w:tcW w:w="1276" w:type="dxa"/>
          </w:tcPr>
          <w:p w14:paraId="53FE8AAF" w14:textId="38B2FA85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671B4F56" w14:textId="45418AB8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1DBF886F" w14:textId="7E739CD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53</w:t>
            </w:r>
          </w:p>
        </w:tc>
        <w:tc>
          <w:tcPr>
            <w:tcW w:w="2268" w:type="dxa"/>
          </w:tcPr>
          <w:p w14:paraId="27FCCEFD" w14:textId="061D36C7" w:rsidR="00212BB6" w:rsidRPr="00B430BB" w:rsidRDefault="00212BB6" w:rsidP="00213479">
            <w:pPr>
              <w:autoSpaceDE w:val="0"/>
              <w:autoSpaceDN w:val="0"/>
              <w:adjustRightInd w:val="0"/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Walking instability 10-d before admission. H and writing difficulty. R-HH, truncal ataxia. </w:t>
            </w:r>
          </w:p>
          <w:p w14:paraId="57E1DD45" w14:textId="7B7C91AC" w:rsidR="00212BB6" w:rsidRPr="00B430BB" w:rsidRDefault="00212BB6" w:rsidP="00213479">
            <w:pPr>
              <w:autoSpaceDE w:val="0"/>
              <w:autoSpaceDN w:val="0"/>
              <w:adjustRightInd w:val="0"/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 xml:space="preserve">B, CT, MRI, </w:t>
            </w:r>
            <w:proofErr w:type="spellStart"/>
            <w:r w:rsidR="004041AF"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A</w:t>
            </w:r>
            <w:proofErr w:type="spellEnd"/>
          </w:p>
        </w:tc>
        <w:tc>
          <w:tcPr>
            <w:tcW w:w="992" w:type="dxa"/>
          </w:tcPr>
          <w:p w14:paraId="35BBCB09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572F0A5" w14:textId="204943D3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</w:p>
          <w:p w14:paraId="0EF27CD5" w14:textId="5AB073CF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16 g/d for </w:t>
            </w:r>
            <w:proofErr w:type="spellStart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3-d</w:t>
            </w:r>
            <w:proofErr w:type="spellEnd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(</w:t>
            </w:r>
            <w:r w:rsidR="003A064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on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d-3 of hospital admission)</w:t>
            </w:r>
          </w:p>
        </w:tc>
        <w:tc>
          <w:tcPr>
            <w:tcW w:w="993" w:type="dxa"/>
          </w:tcPr>
          <w:p w14:paraId="41DABE20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07ABA5EA" w14:textId="09BCF8A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5F08ADC4" w14:textId="5A27E868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evetiracetam on d-10 </w:t>
            </w:r>
            <w:r w:rsidR="00212BB6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f hospital admission</w:t>
            </w:r>
          </w:p>
        </w:tc>
        <w:tc>
          <w:tcPr>
            <w:tcW w:w="1564" w:type="dxa"/>
          </w:tcPr>
          <w:p w14:paraId="6AFF1509" w14:textId="298BE463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 xml:space="preserve">Acute: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u</w:t>
            </w:r>
            <w:r w:rsidRPr="00B430BB">
              <w:rPr>
                <w:rFonts w:ascii="Arial" w:hAnsi="Arial" w:cs="Arial"/>
                <w:sz w:val="20"/>
                <w:szCs w:val="20"/>
              </w:rPr>
              <w:t>nfractionated heparin</w:t>
            </w:r>
          </w:p>
        </w:tc>
        <w:tc>
          <w:tcPr>
            <w:tcW w:w="709" w:type="dxa"/>
          </w:tcPr>
          <w:p w14:paraId="56D6FC7E" w14:textId="23ED1FC5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10A1624A" w14:textId="49D03C1B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ay after IV treatment (d-4), neurological symptoms deteriorated with the additional development of pure alexia and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Gerstmann's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 syndrome; on d-5, EEG 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showed  intermittent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slow wave of 4</w:t>
            </w:r>
            <w:r w:rsidR="005F251F" w:rsidRPr="00B430BB">
              <w:rPr>
                <w:rFonts w:ascii="Arial" w:hAnsi="Arial" w:cs="Arial"/>
                <w:sz w:val="20"/>
                <w:szCs w:val="20"/>
              </w:rPr>
              <w:t>-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5Hz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 predominantly in the L parieto-occipital lobe); on d-8,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DWI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-positive lesions further expanded, with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hyperperfusion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 in the L parieto-occipital lobes (SPECT).</w:t>
            </w:r>
          </w:p>
        </w:tc>
      </w:tr>
      <w:tr w:rsidR="00212BB6" w14:paraId="31A21576" w14:textId="77777777" w:rsidTr="00D32C11">
        <w:trPr>
          <w:cantSplit/>
          <w:trHeight w:val="411"/>
        </w:trPr>
        <w:tc>
          <w:tcPr>
            <w:tcW w:w="1135" w:type="dxa"/>
          </w:tcPr>
          <w:p w14:paraId="5D3AF04D" w14:textId="42FF6664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Shigemi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1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aGlnZW1pPC9BdXRob3I+PFllYXI+MjAxMTwvWWVhcj48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aGlnZW1pPC9BdXRob3I+PFllYXI+MjAxMTwvWWVhcj48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8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3921AFFC" w14:textId="669F3D7D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5C69339B" w14:textId="0606D388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21028A">
              <w:rPr>
                <w:rFonts w:ascii="Arial" w:eastAsia="MS Gothic" w:hAnsi="Arial" w:cs="Arial"/>
                <w:sz w:val="20"/>
                <w:szCs w:val="20"/>
              </w:rPr>
              <w:t>m.13513G&gt;A</w:t>
            </w:r>
          </w:p>
        </w:tc>
        <w:tc>
          <w:tcPr>
            <w:tcW w:w="709" w:type="dxa"/>
          </w:tcPr>
          <w:p w14:paraId="4AEDB213" w14:textId="4EEDCA31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; 15</w:t>
            </w:r>
          </w:p>
        </w:tc>
        <w:tc>
          <w:tcPr>
            <w:tcW w:w="2268" w:type="dxa"/>
          </w:tcPr>
          <w:p w14:paraId="3A70ACF3" w14:textId="4A5DDE9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Previous SLE 2-y earlier. Generalized convulsions, R-HH, and </w:t>
            </w:r>
            <w:proofErr w:type="spellStart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Gerstmann</w:t>
            </w:r>
            <w:proofErr w:type="spellEnd"/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syndrome. 2-y later, sudden R-HH and gait disturbance.</w:t>
            </w:r>
          </w:p>
          <w:p w14:paraId="1BD56AE8" w14:textId="6E7222D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B, MRI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92" w:type="dxa"/>
          </w:tcPr>
          <w:p w14:paraId="521EE059" w14:textId="77777777" w:rsidR="00D86D71" w:rsidRPr="00B430BB" w:rsidRDefault="00212BB6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3059EC70" w14:textId="0068DE25" w:rsidR="00212BB6" w:rsidRPr="00B430BB" w:rsidRDefault="00212BB6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V </w:t>
            </w:r>
          </w:p>
          <w:p w14:paraId="151A6B7D" w14:textId="76230F9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0.5 g/kg </w:t>
            </w:r>
            <w:r w:rsidR="003A064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n</w:t>
            </w:r>
          </w:p>
          <w:p w14:paraId="6572FE40" w14:textId="16D7A9CC" w:rsidR="00212BB6" w:rsidRPr="00B430BB" w:rsidRDefault="008F60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d-1 of symptom onset </w:t>
            </w:r>
            <w:r w:rsidR="00212BB6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(5</w:t>
            </w:r>
            <w:r w:rsidR="003A064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x </w:t>
            </w:r>
            <w:r w:rsidR="00212BB6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ver 9-d)</w:t>
            </w:r>
          </w:p>
        </w:tc>
        <w:tc>
          <w:tcPr>
            <w:tcW w:w="993" w:type="dxa"/>
          </w:tcPr>
          <w:p w14:paraId="03A8B58E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02502EC4" w14:textId="1E6C498E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0.2 g/kg/d</w:t>
            </w:r>
            <w:r w:rsidR="00645EFA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="00027F48">
              <w:rPr>
                <w:rFonts w:ascii="Arial" w:eastAsia="STXinwei" w:hAnsi="Arial" w:cs="Arial"/>
                <w:sz w:val="20"/>
                <w:szCs w:val="20"/>
                <w:lang w:val="en-US"/>
              </w:rPr>
              <w:t>bid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="00952BDE" w:rsidRPr="00B430BB">
              <w:rPr>
                <w:rFonts w:ascii="Arial" w:eastAsia="MS Gothic" w:hAnsi="Arial" w:cs="Arial"/>
                <w:sz w:val="20"/>
                <w:szCs w:val="20"/>
              </w:rPr>
              <w:t>~</w:t>
            </w:r>
            <w:r w:rsidR="00952BD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d-4 of symptom onset</w:t>
            </w:r>
          </w:p>
          <w:p w14:paraId="12A95F80" w14:textId="6CF30B9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↑ dose to 0.4 g/kg/d</w:t>
            </w:r>
            <w:r w:rsidR="00CE2E1E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="00027F48">
              <w:rPr>
                <w:rFonts w:ascii="Arial" w:eastAsia="STXinwei" w:hAnsi="Arial" w:cs="Arial"/>
                <w:sz w:val="20"/>
                <w:szCs w:val="20"/>
                <w:lang w:val="en-US"/>
              </w:rPr>
              <w:t>bid</w:t>
            </w:r>
          </w:p>
          <w:p w14:paraId="0790D165" w14:textId="5AB9D468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9BDB1A2" w14:textId="75CAB07C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iazepam</w:t>
            </w:r>
          </w:p>
        </w:tc>
        <w:tc>
          <w:tcPr>
            <w:tcW w:w="1564" w:type="dxa"/>
          </w:tcPr>
          <w:p w14:paraId="5D54788E" w14:textId="5AEA1410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m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annitol</w:t>
            </w:r>
            <w:r w:rsidR="000802C3" w:rsidRPr="00B430BB">
              <w:rPr>
                <w:rFonts w:ascii="Arial" w:eastAsia="MS Gothic" w:hAnsi="Arial" w:cs="Arial"/>
                <w:sz w:val="20"/>
                <w:szCs w:val="20"/>
              </w:rPr>
              <w:t>;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Chronic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: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tamin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B</w:t>
            </w:r>
            <w:r w:rsidRPr="00B430BB">
              <w:rPr>
                <w:rFonts w:ascii="Arial" w:eastAsia="MS Gothic" w:hAnsi="Arial" w:cs="Arial"/>
                <w:sz w:val="20"/>
                <w:szCs w:val="20"/>
                <w:vertAlign w:val="subscript"/>
              </w:rPr>
              <w:t>1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tamin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B</w:t>
            </w:r>
            <w:r w:rsidRPr="00B430BB">
              <w:rPr>
                <w:rFonts w:ascii="Arial" w:eastAsia="MS Gothic" w:hAnsi="Arial" w:cs="Arial"/>
                <w:sz w:val="20"/>
                <w:szCs w:val="20"/>
                <w:vertAlign w:val="subscript"/>
              </w:rPr>
              <w:t>2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ichloroacetate</w:t>
            </w:r>
          </w:p>
        </w:tc>
        <w:tc>
          <w:tcPr>
            <w:tcW w:w="709" w:type="dxa"/>
          </w:tcPr>
          <w:p w14:paraId="0CA1BE39" w14:textId="12975ED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ne</w:t>
            </w:r>
          </w:p>
        </w:tc>
        <w:tc>
          <w:tcPr>
            <w:tcW w:w="3422" w:type="dxa"/>
          </w:tcPr>
          <w:p w14:paraId="340B53FE" w14:textId="2AF2EEB4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After </w:t>
            </w:r>
            <w:r w:rsidR="00420618">
              <w:rPr>
                <w:rFonts w:ascii="Arial" w:hAnsi="Arial" w:cs="Arial"/>
                <w:sz w:val="20"/>
                <w:szCs w:val="20"/>
              </w:rPr>
              <w:t>1</w:t>
            </w:r>
            <w:r w:rsidR="00420618" w:rsidRPr="00420618">
              <w:rPr>
                <w:rFonts w:ascii="Arial" w:hAnsi="Arial" w:cs="Arial"/>
                <w:sz w:val="20"/>
                <w:szCs w:val="20"/>
                <w:vertAlign w:val="superscript"/>
              </w:rPr>
              <w:t>st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IV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5F251F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fields improved but after 30-h, gradual incomplete paralysis of the R limbs and generalized convulsions developed which stopped after diazepam. IV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was re-administered</w:t>
            </w:r>
            <w:r w:rsidR="005F251F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2-h later, the patient was alert and could move his R hand. Incomplete paralysis of R lower limb on treatment d-5, 6 and 9. Symptoms improved immediately upon switching to IV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212BB6" w14:paraId="55DA006B" w14:textId="77777777" w:rsidTr="00D32C11">
        <w:trPr>
          <w:cantSplit/>
        </w:trPr>
        <w:tc>
          <w:tcPr>
            <w:tcW w:w="1135" w:type="dxa"/>
          </w:tcPr>
          <w:p w14:paraId="321E0FB5" w14:textId="6616956A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bookmarkStart w:id="19" w:name="_Hlk65190374"/>
            <w:r w:rsidRPr="00A369A2">
              <w:rPr>
                <w:rFonts w:ascii="Arial" w:eastAsia="MS Gothic" w:hAnsi="Arial" w:cs="Arial"/>
                <w:sz w:val="20"/>
                <w:szCs w:val="20"/>
              </w:rPr>
              <w:t>Shimizu et al. 202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aGltaXp1PC9BdXRob3I+PFllYXI+MjAyMDwvWWVhcj48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aGltaXp1PC9BdXRob3I+PFllYXI+MjAyMDwvWWVhcj48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19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bookmarkEnd w:id="19"/>
          </w:p>
        </w:tc>
        <w:tc>
          <w:tcPr>
            <w:tcW w:w="1276" w:type="dxa"/>
          </w:tcPr>
          <w:p w14:paraId="464D634D" w14:textId="6EF4D0D4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21E764EE" w14:textId="40FC48B5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21028A">
              <w:rPr>
                <w:rFonts w:ascii="Arial" w:eastAsia="MS Gothic" w:hAnsi="Arial" w:cs="Arial"/>
                <w:sz w:val="20"/>
                <w:szCs w:val="20"/>
              </w:rPr>
              <w:t>m.3271T&gt;C</w:t>
            </w:r>
          </w:p>
        </w:tc>
        <w:tc>
          <w:tcPr>
            <w:tcW w:w="709" w:type="dxa"/>
          </w:tcPr>
          <w:p w14:paraId="4517BDC6" w14:textId="297E0C9D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F; 24</w:t>
            </w:r>
          </w:p>
        </w:tc>
        <w:tc>
          <w:tcPr>
            <w:tcW w:w="2268" w:type="dxa"/>
          </w:tcPr>
          <w:p w14:paraId="096CB088" w14:textId="6999264E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Impaired consciousness and myoclonus in the extremities, mandible, and trunk (persisted for 2-w). Diagnosed NCSE. UL and LL bilateral muscle W.  </w:t>
            </w:r>
          </w:p>
          <w:p w14:paraId="3AD8416D" w14:textId="6DCD7EF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B, MRI, EEG.</w:t>
            </w:r>
          </w:p>
        </w:tc>
        <w:tc>
          <w:tcPr>
            <w:tcW w:w="992" w:type="dxa"/>
          </w:tcPr>
          <w:p w14:paraId="3AA59B71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1CA8C5BA" w14:textId="257551F4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  <w:p w14:paraId="1552CD0A" w14:textId="42882B98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2490B554" w14:textId="1D0E54EF" w:rsidR="00212BB6" w:rsidRPr="00B430BB" w:rsidRDefault="00E579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STXinwei" w:hAnsi="Arial" w:cs="Arial"/>
                <w:sz w:val="20"/>
                <w:szCs w:val="20"/>
                <w:lang w:val="en-US"/>
              </w:rPr>
              <w:t>No</w:t>
            </w:r>
          </w:p>
        </w:tc>
        <w:tc>
          <w:tcPr>
            <w:tcW w:w="1559" w:type="dxa"/>
          </w:tcPr>
          <w:p w14:paraId="5E890FEF" w14:textId="067BAA53" w:rsidR="00212BB6" w:rsidRPr="00B430BB" w:rsidRDefault="00FF5A4F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evetiracetam, </w:t>
            </w:r>
            <w:proofErr w:type="spellStart"/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p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erampanel</w:t>
            </w:r>
            <w:proofErr w:type="spellEnd"/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proofErr w:type="spellStart"/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acosamide</w:t>
            </w:r>
            <w:proofErr w:type="spellEnd"/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c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lobazam,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 xml:space="preserve"> p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ropofol, </w:t>
            </w:r>
            <w:r w:rsidR="00FE6E2A" w:rsidRPr="00B430BB">
              <w:rPr>
                <w:rFonts w:ascii="Arial" w:eastAsia="MS Gothic" w:hAnsi="Arial" w:cs="Arial"/>
                <w:sz w:val="20"/>
                <w:szCs w:val="20"/>
              </w:rPr>
              <w:t>m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>idazolam</w:t>
            </w:r>
          </w:p>
        </w:tc>
        <w:tc>
          <w:tcPr>
            <w:tcW w:w="1564" w:type="dxa"/>
          </w:tcPr>
          <w:p w14:paraId="4B353B69" w14:textId="69DDD235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E1175C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-carnitine</w:t>
            </w:r>
          </w:p>
        </w:tc>
        <w:tc>
          <w:tcPr>
            <w:tcW w:w="709" w:type="dxa"/>
          </w:tcPr>
          <w:p w14:paraId="54350116" w14:textId="1AE2AD60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10778FF2" w14:textId="12887DA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Patient developed propofol infusion syndrome when treated for status epilepticus;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had been given prior to the development of refractory S.</w:t>
            </w:r>
          </w:p>
        </w:tc>
      </w:tr>
      <w:tr w:rsidR="00212BB6" w14:paraId="46069DED" w14:textId="77777777" w:rsidTr="00D32C11">
        <w:trPr>
          <w:cantSplit/>
          <w:trHeight w:val="991"/>
        </w:trPr>
        <w:tc>
          <w:tcPr>
            <w:tcW w:w="1135" w:type="dxa"/>
            <w:vMerge w:val="restart"/>
          </w:tcPr>
          <w:p w14:paraId="274EE9FB" w14:textId="15AE1BFF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 xml:space="preserve">Siddiq, </w:t>
            </w: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Widjaja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&amp; Tein 2015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aWRkaXE8L0F1dGhvcj48WWVhcj4yMDE1PC9ZZWFyPjxS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aWRkaXE8L0F1dGhvcj48WWVhcj4yMDE1PC9ZZWFyPjxS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 </w:t>
            </w:r>
          </w:p>
        </w:tc>
        <w:tc>
          <w:tcPr>
            <w:tcW w:w="1276" w:type="dxa"/>
            <w:vMerge w:val="restart"/>
          </w:tcPr>
          <w:p w14:paraId="1973053F" w14:textId="3881B468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vMerge w:val="restart"/>
          </w:tcPr>
          <w:p w14:paraId="12A49CD6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6C9D0B2A" w14:textId="44BA0D66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32% hetroplasmy in blood)</w:t>
            </w:r>
          </w:p>
        </w:tc>
        <w:tc>
          <w:tcPr>
            <w:tcW w:w="709" w:type="dxa"/>
          </w:tcPr>
          <w:p w14:paraId="5FC23CD2" w14:textId="25B1878E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; SLE at 10</w:t>
            </w:r>
            <w:r w:rsidR="00C575E9" w:rsidRPr="00A369A2">
              <w:rPr>
                <w:rFonts w:ascii="Arial" w:eastAsia="MS Gothic" w:hAnsi="Arial" w:cs="Arial"/>
                <w:sz w:val="20"/>
                <w:szCs w:val="20"/>
              </w:rPr>
              <w:t>-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t>y, 2</w:t>
            </w:r>
            <w:r w:rsidR="00C575E9" w:rsidRPr="00A369A2">
              <w:rPr>
                <w:rFonts w:ascii="Arial" w:eastAsia="MS Gothic" w:hAnsi="Arial" w:cs="Arial"/>
                <w:sz w:val="20"/>
                <w:szCs w:val="20"/>
              </w:rPr>
              <w:t>-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t>m</w:t>
            </w:r>
            <w:r w:rsidR="0053781E" w:rsidRPr="00A369A2">
              <w:rPr>
                <w:rFonts w:ascii="Arial" w:eastAsia="MS Gothic" w:hAnsi="Arial" w:cs="Arial"/>
                <w:sz w:val="20"/>
                <w:szCs w:val="20"/>
              </w:rPr>
              <w:t>o.</w:t>
            </w:r>
          </w:p>
        </w:tc>
        <w:tc>
          <w:tcPr>
            <w:tcW w:w="2268" w:type="dxa"/>
          </w:tcPr>
          <w:p w14:paraId="0698C0A6" w14:textId="1821741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Encephalopathy with R-sided focal S, receptive aphasia, R- superior</w:t>
            </w:r>
            <w:r w:rsidR="00DC28F4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quadrantanopia. R hemiparesis. At 3-m</w:t>
            </w:r>
            <w:r w:rsidR="0053781E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o.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he had memory, </w:t>
            </w:r>
            <w:r w:rsidR="00E12E22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processing,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and word-finding difficulties but no focal W or field defect.</w:t>
            </w:r>
          </w:p>
          <w:p w14:paraId="0C349488" w14:textId="33A041D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MRI, MRS</w:t>
            </w:r>
          </w:p>
          <w:p w14:paraId="33DF0EF2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</w:p>
          <w:p w14:paraId="39A43A27" w14:textId="5CA8EF6A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</w:tcPr>
          <w:p w14:paraId="5503D90D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0BD4856" w14:textId="7E4916FD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Oral </w:t>
            </w:r>
          </w:p>
          <w:p w14:paraId="6C57B94A" w14:textId="00E30F6B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cyan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0.5 g/kg/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d  divided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="00E24876">
              <w:rPr>
                <w:rFonts w:ascii="Arial" w:hAnsi="Arial" w:cs="Arial"/>
                <w:sz w:val="20"/>
                <w:szCs w:val="20"/>
              </w:rPr>
              <w:t>tid</w:t>
            </w:r>
            <w:proofErr w:type="spellEnd"/>
            <w:r w:rsidR="00E24876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BC286E" w:rsidRPr="00B430BB">
              <w:rPr>
                <w:rFonts w:ascii="Arial" w:hAnsi="Arial" w:cs="Arial"/>
                <w:sz w:val="20"/>
                <w:szCs w:val="20"/>
              </w:rPr>
              <w:t xml:space="preserve">converted to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IV</w:t>
            </w:r>
            <w:r w:rsidR="00BC286E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Style w:val="CommentReference"/>
                <w:rFonts w:ascii="Arial" w:hAnsi="Arial" w:cs="Arial"/>
                <w:sz w:val="20"/>
                <w:szCs w:val="20"/>
              </w:rPr>
              <w:t xml:space="preserve">0.5 g/kg/d divided </w:t>
            </w:r>
            <w:proofErr w:type="spellStart"/>
            <w:r w:rsidR="00E24876">
              <w:rPr>
                <w:rStyle w:val="CommentReference"/>
                <w:rFonts w:ascii="Arial" w:hAnsi="Arial" w:cs="Arial"/>
                <w:sz w:val="20"/>
                <w:szCs w:val="20"/>
              </w:rPr>
              <w:t>tid</w:t>
            </w:r>
            <w:proofErr w:type="spellEnd"/>
            <w:r w:rsidRPr="00B430BB">
              <w:rPr>
                <w:rStyle w:val="CommentReference"/>
                <w:rFonts w:ascii="Arial" w:hAnsi="Arial" w:cs="Arial"/>
                <w:sz w:val="20"/>
                <w:szCs w:val="20"/>
              </w:rPr>
              <w:t xml:space="preserve"> (24-h). ↓ to 0.2 g/kg/d divided </w:t>
            </w:r>
            <w:proofErr w:type="spellStart"/>
            <w:r w:rsidR="00E24876">
              <w:rPr>
                <w:rStyle w:val="CommentReference"/>
                <w:rFonts w:ascii="Arial" w:hAnsi="Arial" w:cs="Arial"/>
                <w:sz w:val="20"/>
                <w:szCs w:val="20"/>
              </w:rPr>
              <w:t>tid</w:t>
            </w:r>
            <w:proofErr w:type="spellEnd"/>
            <w:r w:rsidRPr="00B430BB">
              <w:rPr>
                <w:rStyle w:val="CommentReference"/>
                <w:rFonts w:ascii="Arial" w:hAnsi="Arial" w:cs="Arial"/>
                <w:sz w:val="20"/>
                <w:szCs w:val="20"/>
              </w:rPr>
              <w:t xml:space="preserve"> (48-h)</w:t>
            </w:r>
          </w:p>
        </w:tc>
        <w:tc>
          <w:tcPr>
            <w:tcW w:w="993" w:type="dxa"/>
          </w:tcPr>
          <w:p w14:paraId="65650AD3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7C6C44E3" w14:textId="03FE3808" w:rsidR="00212BB6" w:rsidRPr="00B430BB" w:rsidRDefault="008F6087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T</w:t>
            </w:r>
            <w:r w:rsidR="00212BB6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apered over 6-w to 1 g</w:t>
            </w:r>
            <w:r w:rsidR="00DC28F4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</w:t>
            </w:r>
            <w:r w:rsidR="00027F48">
              <w:rPr>
                <w:rFonts w:ascii="Arial" w:eastAsia="STXinwei" w:hAnsi="Arial" w:cs="Arial"/>
                <w:sz w:val="20"/>
                <w:szCs w:val="20"/>
                <w:lang w:val="en-US"/>
              </w:rPr>
              <w:t>bid</w:t>
            </w:r>
          </w:p>
        </w:tc>
        <w:tc>
          <w:tcPr>
            <w:tcW w:w="1559" w:type="dxa"/>
          </w:tcPr>
          <w:p w14:paraId="609BC627" w14:textId="013029A6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530DB297" w14:textId="1EEF2B62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4F891E53" w14:textId="44F3FDB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 xml:space="preserve">Acute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Oral: emesis  </w:t>
            </w:r>
          </w:p>
        </w:tc>
        <w:tc>
          <w:tcPr>
            <w:tcW w:w="3422" w:type="dxa"/>
          </w:tcPr>
          <w:p w14:paraId="0A6C6308" w14:textId="19483FE4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Oral- within 24-h, rapid neurologic improvement</w:t>
            </w:r>
          </w:p>
          <w:p w14:paraId="384F349D" w14:textId="2F68E6D9" w:rsidR="00212BB6" w:rsidRPr="00DC28F4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  <w:r w:rsidRPr="00DC28F4">
              <w:rPr>
                <w:rFonts w:ascii="Arial" w:hAnsi="Arial" w:cs="Arial"/>
                <w:sz w:val="20"/>
                <w:szCs w:val="20"/>
              </w:rPr>
              <w:t xml:space="preserve">- symptoms resolved. </w:t>
            </w:r>
          </w:p>
          <w:p w14:paraId="51A24450" w14:textId="44D0856B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DC28F4">
              <w:rPr>
                <w:rFonts w:ascii="Arial" w:hAnsi="Arial" w:cs="Arial"/>
                <w:sz w:val="20"/>
                <w:szCs w:val="20"/>
              </w:rPr>
              <w:t xml:space="preserve">Chronic- At 3 mo., no field defect or focal W, steady improvement in </w:t>
            </w:r>
            <w:r w:rsidR="00C54FF6" w:rsidRPr="00DC28F4">
              <w:rPr>
                <w:rFonts w:ascii="Arial" w:hAnsi="Arial" w:cs="Arial"/>
                <w:sz w:val="20"/>
                <w:szCs w:val="20"/>
              </w:rPr>
              <w:t>s</w:t>
            </w:r>
            <w:r w:rsidRPr="00DC28F4">
              <w:rPr>
                <w:rFonts w:ascii="Arial" w:hAnsi="Arial" w:cs="Arial"/>
                <w:sz w:val="20"/>
                <w:szCs w:val="20"/>
              </w:rPr>
              <w:t>p</w:t>
            </w:r>
            <w:r w:rsidR="00C54FF6" w:rsidRPr="00DC28F4">
              <w:rPr>
                <w:rFonts w:ascii="Arial" w:hAnsi="Arial" w:cs="Arial"/>
                <w:sz w:val="20"/>
                <w:szCs w:val="20"/>
              </w:rPr>
              <w:t>eech</w:t>
            </w:r>
            <w:r w:rsidRPr="00DC28F4">
              <w:rPr>
                <w:rFonts w:ascii="Arial" w:hAnsi="Arial" w:cs="Arial"/>
                <w:sz w:val="20"/>
                <w:szCs w:val="20"/>
              </w:rPr>
              <w:t>, cognitive processing, and memory.</w:t>
            </w:r>
          </w:p>
          <w:p w14:paraId="7E786615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  <w:p w14:paraId="5A5D3D54" w14:textId="494D857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12BB6" w14:paraId="41ED9AF2" w14:textId="77777777" w:rsidTr="00D32C11">
        <w:trPr>
          <w:cantSplit/>
          <w:trHeight w:val="990"/>
        </w:trPr>
        <w:tc>
          <w:tcPr>
            <w:tcW w:w="1135" w:type="dxa"/>
            <w:vMerge/>
          </w:tcPr>
          <w:p w14:paraId="577AB0D7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18DF0D7C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40151EAC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</w:tcPr>
          <w:p w14:paraId="0546710C" w14:textId="5FEE939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SLEs at 13</w:t>
            </w:r>
            <w:r w:rsidR="00C575E9" w:rsidRPr="00A369A2">
              <w:rPr>
                <w:rFonts w:ascii="Arial" w:eastAsia="MS Gothic" w:hAnsi="Arial" w:cs="Arial"/>
                <w:sz w:val="20"/>
                <w:szCs w:val="20"/>
              </w:rPr>
              <w:t>-y</w:t>
            </w:r>
          </w:p>
        </w:tc>
        <w:tc>
          <w:tcPr>
            <w:tcW w:w="2268" w:type="dxa"/>
          </w:tcPr>
          <w:p w14:paraId="57F58CB9" w14:textId="64AE5C8F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Upper respiratory tract infection and emesis; hospitalized for hydration. 6-d later, H with transient diplopia, partial R VI nerve palsy, and V</w:t>
            </w:r>
            <w:r w:rsidR="00E12E22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.</w:t>
            </w:r>
          </w:p>
          <w:p w14:paraId="7A6B948D" w14:textId="02247F8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MRI</w:t>
            </w:r>
          </w:p>
        </w:tc>
        <w:tc>
          <w:tcPr>
            <w:tcW w:w="992" w:type="dxa"/>
          </w:tcPr>
          <w:p w14:paraId="21A2D05D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6B3ED5C7" w14:textId="0FAAAC5B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</w:p>
          <w:p w14:paraId="0C2ED219" w14:textId="6FD6D4F0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cyan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0.5 g/kg/d divided </w:t>
            </w:r>
            <w:proofErr w:type="spellStart"/>
            <w:r w:rsidR="00E24876">
              <w:rPr>
                <w:rFonts w:ascii="Arial" w:hAnsi="Arial" w:cs="Arial"/>
                <w:sz w:val="20"/>
                <w:szCs w:val="20"/>
              </w:rPr>
              <w:t>tid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 (24-h). </w:t>
            </w:r>
            <w:r w:rsidRPr="00B430BB">
              <w:rPr>
                <w:rStyle w:val="CommentReference"/>
                <w:rFonts w:ascii="Arial" w:hAnsi="Arial" w:cs="Arial"/>
                <w:sz w:val="20"/>
                <w:szCs w:val="20"/>
              </w:rPr>
              <w:t xml:space="preserve">↓ </w:t>
            </w:r>
            <w:r w:rsidRPr="00B430BB">
              <w:rPr>
                <w:rFonts w:ascii="Arial" w:hAnsi="Arial" w:cs="Arial"/>
                <w:sz w:val="20"/>
                <w:szCs w:val="20"/>
              </w:rPr>
              <w:t>to 0.2 g/kg/d</w:t>
            </w:r>
          </w:p>
        </w:tc>
        <w:tc>
          <w:tcPr>
            <w:tcW w:w="993" w:type="dxa"/>
          </w:tcPr>
          <w:p w14:paraId="7B3EB9B5" w14:textId="28DE58E8" w:rsidR="00212BB6" w:rsidRPr="00B430BB" w:rsidRDefault="008F608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559" w:type="dxa"/>
          </w:tcPr>
          <w:p w14:paraId="30675089" w14:textId="7AE12575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1564" w:type="dxa"/>
          </w:tcPr>
          <w:p w14:paraId="0689744F" w14:textId="4BEB020C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623FBAB0" w14:textId="39704F04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41E9D06C" w14:textId="0077FB07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Within 24-h, complete resolution of symptoms. MRI after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3-d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>- complete resolution of the pontine lesion, but the basal ganglia, R occipital pole, and L superior temporal gyrus were unchanged.</w:t>
            </w:r>
          </w:p>
        </w:tc>
      </w:tr>
      <w:tr w:rsidR="00212BB6" w14:paraId="36DCEA77" w14:textId="77777777" w:rsidTr="00D32C11">
        <w:trPr>
          <w:cantSplit/>
        </w:trPr>
        <w:tc>
          <w:tcPr>
            <w:tcW w:w="1135" w:type="dxa"/>
          </w:tcPr>
          <w:p w14:paraId="06E561D8" w14:textId="2A629A32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proofErr w:type="spellStart"/>
            <w:r w:rsidRPr="00D5715D">
              <w:rPr>
                <w:rFonts w:ascii="Arial" w:eastAsia="MS Gothic" w:hAnsi="Arial" w:cs="Arial"/>
                <w:sz w:val="20"/>
                <w:szCs w:val="20"/>
              </w:rPr>
              <w:lastRenderedPageBreak/>
              <w:t>Sunde</w:t>
            </w:r>
            <w:proofErr w:type="spellEnd"/>
            <w:r w:rsidRPr="00D5715D">
              <w:rPr>
                <w:rFonts w:ascii="Arial" w:eastAsia="MS Gothic" w:hAnsi="Arial" w:cs="Arial"/>
                <w:sz w:val="20"/>
                <w:szCs w:val="20"/>
              </w:rPr>
              <w:t xml:space="preserve"> et al. 2016</w:t>
            </w:r>
            <w:r w:rsidRPr="00D5715D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dW5kZTwvQXV0aG9yPjxZZWFyPjIwMTY8L1llYXI+PFJl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dW5kZTwvQXV0aG9yPjxZZWFyPjIwMTY8L1llYXI+PFJl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D5715D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1</w:t>
            </w:r>
            <w:r w:rsidRPr="00D5715D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8E75FA8" w14:textId="00D3925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347A39A7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4F4D6EBF" w14:textId="639ECE0F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31% hetroplasmy in blood)</w:t>
            </w:r>
          </w:p>
        </w:tc>
        <w:tc>
          <w:tcPr>
            <w:tcW w:w="709" w:type="dxa"/>
          </w:tcPr>
          <w:p w14:paraId="689E707F" w14:textId="0D08DAAD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49</w:t>
            </w:r>
          </w:p>
        </w:tc>
        <w:tc>
          <w:tcPr>
            <w:tcW w:w="2268" w:type="dxa"/>
          </w:tcPr>
          <w:p w14:paraId="20DADA9D" w14:textId="216980F0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Generalized tonic-clonic S and multiple confusional spells. History of 4 SLEs (between 49</w:t>
            </w:r>
            <w:r w:rsidR="004041AF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and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50</w:t>
            </w:r>
            <w:r w:rsidR="004041AF"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-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y),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STXinwei" w:hAnsi="Arial" w:cs="Arial"/>
                <w:sz w:val="20"/>
                <w:szCs w:val="20"/>
                <w:lang w:val="en-US"/>
              </w:rPr>
              <w:t>resulting in mild neurologic deficits, predominantly involving language fluency.</w:t>
            </w:r>
          </w:p>
          <w:p w14:paraId="214EB38C" w14:textId="7AFD7B64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</w:pPr>
            <w:r w:rsidRPr="00B430BB">
              <w:rPr>
                <w:rFonts w:ascii="Arial" w:eastAsia="STXinwei" w:hAnsi="Arial" w:cs="Arial"/>
                <w:i/>
                <w:iCs/>
                <w:sz w:val="20"/>
                <w:szCs w:val="20"/>
                <w:lang w:val="en-US"/>
              </w:rPr>
              <w:t>CT, MRI</w:t>
            </w:r>
          </w:p>
        </w:tc>
        <w:tc>
          <w:tcPr>
            <w:tcW w:w="992" w:type="dxa"/>
          </w:tcPr>
          <w:p w14:paraId="3758009D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CBF0B2A" w14:textId="7E204730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</w:p>
          <w:p w14:paraId="634ABB8D" w14:textId="5F54E208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4137DA65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450A0B2E" w14:textId="29AF5D20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5 g</w:t>
            </w:r>
            <w:r w:rsidR="00027F48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bid</w:t>
            </w:r>
          </w:p>
        </w:tc>
        <w:tc>
          <w:tcPr>
            <w:tcW w:w="1559" w:type="dxa"/>
          </w:tcPr>
          <w:p w14:paraId="31C809F3" w14:textId="08D1598C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97653" w:rsidRPr="00B430BB">
              <w:rPr>
                <w:rFonts w:ascii="Arial" w:hAnsi="Arial" w:cs="Arial"/>
                <w:sz w:val="20"/>
                <w:szCs w:val="20"/>
              </w:rPr>
              <w:t xml:space="preserve">phenytoin,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>evetiracetam,</w:t>
            </w:r>
            <w:r w:rsidR="00497653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gramStart"/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>amotrigine;</w:t>
            </w:r>
            <w:proofErr w:type="gramEnd"/>
          </w:p>
          <w:p w14:paraId="2D5BC053" w14:textId="533C44F1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Chronic:</w:t>
            </w:r>
            <w:r w:rsidR="00497653" w:rsidRPr="00B430BB">
              <w:rPr>
                <w:rFonts w:ascii="Arial" w:hAnsi="Arial" w:cs="Arial"/>
                <w:sz w:val="20"/>
                <w:szCs w:val="20"/>
              </w:rPr>
              <w:t xml:space="preserve"> phenytoin, </w:t>
            </w:r>
            <w:proofErr w:type="gramStart"/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amotrigine, 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FF5A4F"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Pr="00B430BB">
              <w:rPr>
                <w:rFonts w:ascii="Arial" w:hAnsi="Arial" w:cs="Arial"/>
                <w:sz w:val="20"/>
                <w:szCs w:val="20"/>
              </w:rPr>
              <w:t>lonazapan</w:t>
            </w:r>
          </w:p>
        </w:tc>
        <w:tc>
          <w:tcPr>
            <w:tcW w:w="1564" w:type="dxa"/>
          </w:tcPr>
          <w:p w14:paraId="47DFD447" w14:textId="574A0B18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IV 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glucose</w:t>
            </w:r>
            <w:r w:rsidR="00D331EF" w:rsidRPr="00B430BB">
              <w:rPr>
                <w:rFonts w:ascii="Arial" w:hAnsi="Arial" w:cs="Arial"/>
                <w:sz w:val="20"/>
                <w:szCs w:val="20"/>
              </w:rPr>
              <w:t>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33EDF71C" w14:textId="2304854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itamin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B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2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itamin C,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itamin E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alcium with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itamin D </w:t>
            </w:r>
          </w:p>
        </w:tc>
        <w:tc>
          <w:tcPr>
            <w:tcW w:w="709" w:type="dxa"/>
          </w:tcPr>
          <w:p w14:paraId="4B2DC789" w14:textId="2C3FA8DF" w:rsidR="00212BB6" w:rsidRPr="00B430BB" w:rsidRDefault="00012051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364CAEDB" w14:textId="47A7B8C8" w:rsidR="00212BB6" w:rsidRPr="00B430BB" w:rsidRDefault="00C3322C" w:rsidP="00213479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esponded </w:t>
            </w:r>
            <w:r w:rsidR="00212BB6" w:rsidRPr="00C3322C">
              <w:rPr>
                <w:rFonts w:ascii="Arial" w:hAnsi="Arial" w:cs="Arial"/>
                <w:sz w:val="20"/>
                <w:szCs w:val="20"/>
              </w:rPr>
              <w:t>(on multiple therapies). No major events. However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, she has persistent neurological deficits including word findings difficulties, despite being on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="005F251F" w:rsidRPr="00B430BB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212BB6" w14:paraId="41679FAD" w14:textId="77777777" w:rsidTr="00D32C11">
        <w:trPr>
          <w:cantSplit/>
        </w:trPr>
        <w:tc>
          <w:tcPr>
            <w:tcW w:w="1135" w:type="dxa"/>
          </w:tcPr>
          <w:p w14:paraId="26E9028E" w14:textId="574176F2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Torre et al. 202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/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&lt;EndNote&gt;&lt;Cite&gt;&lt;Author&gt;Perez Torre&lt;/Author&gt;&lt;Year&gt;2020&lt;/Year&gt;&lt;RecNum&gt;4346&lt;/RecNum&gt;&lt;DisplayText&gt;&lt;style face="superscript"&gt;22&lt;/style&gt;&lt;/DisplayText&gt;&lt;record&gt;&lt;rec-number&gt;4346&lt;/rec-number&gt;&lt;foreign-keys&gt;&lt;key app="EN" db-id="vreevt9fgv2wx1ef9t3p02pxapw0rzxa29dz" timestamp="1611654089"&gt;4346&lt;/key&gt;&lt;/foreign-keys&gt;&lt;ref-type name="Journal Article"&gt;17&lt;/ref-type&gt;&lt;contributors&gt;&lt;authors&gt;&lt;author&gt;Perez Torre, P.&lt;/author&gt;&lt;author&gt;Acebron-Herrera, F.&lt;/author&gt;&lt;author&gt;Garcia Barragan, N.&lt;/author&gt;&lt;author&gt;Corral Corral, I.&lt;/author&gt;&lt;/authors&gt;&lt;/contributors&gt;&lt;auth-address&gt;(Perez Torre, Acebron-Herrera, Garcia Barragan, Corral Corral) Servicio de Neurologia, Hospital Universitario Ramon y Cajal, Madrid, Spain&lt;/auth-address&gt;&lt;titles&gt;&lt;title&gt;Global cerebral involvement and L-arginine use in a patient with MELAS syndrome&lt;/title&gt;&lt;secondary-title&gt;Neurologia&lt;/secondary-title&gt;&lt;translated-title&gt;Afectacion encefalica global y uso de L-arginina en un paciente con sindrome de MELAS.&lt;/translated-title&gt;&lt;/titles&gt;&lt;periodical&gt;&lt;full-title&gt;Neurologia&lt;/full-title&gt;&lt;/periodical&gt;&lt;pages&gt;435-437&lt;/pages&gt;&lt;volume&gt;35&lt;/volume&gt;&lt;number&gt;6&lt;/number&gt;&lt;keywords&gt;&lt;keyword&gt;brain disease&lt;/keyword&gt;&lt;keyword&gt;human&lt;/keyword&gt;&lt;keyword&gt;letter&lt;/keyword&gt;&lt;keyword&gt;MELAS syndrome/dt [Drug Therapy]&lt;/keyword&gt;&lt;keyword&gt;arginine/dt [Drug Therapy]&lt;/keyword&gt;&lt;/keywords&gt;&lt;dates&gt;&lt;year&gt;2020&lt;/year&gt;&lt;pub-dates&gt;&lt;date&gt;July - August&lt;/date&gt;&lt;/pub-dates&gt;&lt;/dates&gt;&lt;urls&gt;&lt;related-urls&gt;&lt;url&gt;http://ovidsp.ovid.com/ovidweb.cgi?T=JS&amp;amp;CSC=Y&amp;amp;NEWS=N&amp;amp;PAGE=fulltext&amp;amp;D=emexb&amp;amp;AN=2000838957&lt;/url&gt;&lt;url&gt;http://library.ncl.ac.uk/openurl/?sid=OVID&amp;amp;isbn=&amp;amp;issn=0213-4853&amp;amp;volume=35&amp;amp;issue=6&amp;amp;date=2020&amp;amp;title=Neurologia&amp;amp;atitle=Afectacion+encefalica+global+y+uso+de+L-arginina+en+un+paciente+con+sindrome+de+MELAS&amp;amp;aulast=Perez+Torre+P.&amp;amp;spage=435&lt;/url&gt;&lt;/related-urls&gt;&lt;/urls&gt;&lt;remote-database-name&gt;EmbasUI - 2000838957&lt;/remote-database-name&gt;&lt;remote-database-provider&gt;Ovid Technologies&lt;/remote-database-provider&gt;&lt;/record&gt;&lt;/Cite&gt;&lt;/EndNote&gt;</w:instrTex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2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5413B822" w14:textId="00503284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138BD32F" w14:textId="1FAEAFFF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76317BF3" w14:textId="0BA28C67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61</w:t>
            </w:r>
          </w:p>
        </w:tc>
        <w:tc>
          <w:tcPr>
            <w:tcW w:w="2268" w:type="dxa"/>
          </w:tcPr>
          <w:p w14:paraId="4369CBF4" w14:textId="2DECB98C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20-m</w:t>
            </w:r>
            <w:r w:rsidR="0053781E" w:rsidRPr="00B430BB">
              <w:rPr>
                <w:rFonts w:ascii="Arial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prior- episode compatible with secondarily generalised focal-onset S with status epilepticus. Asymptomatic until sudden V loss affecting the L hemifield. L-HH; slight dysmetria during L finger-to-nose. Declined in the following days- cortical blindness</w:t>
            </w:r>
            <w:r w:rsidR="003A064E"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B430BB">
              <w:rPr>
                <w:rFonts w:ascii="Arial" w:hAnsi="Arial" w:cs="Arial"/>
                <w:sz w:val="20"/>
                <w:szCs w:val="20"/>
              </w:rPr>
              <w:t>deafness, global aphasia.</w:t>
            </w:r>
            <w:r w:rsidR="003A064E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sz w:val="20"/>
                <w:szCs w:val="20"/>
              </w:rPr>
              <w:t>Psychomotor agitation, continuous jargon aphasia and unmotivated actions.</w:t>
            </w:r>
          </w:p>
          <w:p w14:paraId="636D1D39" w14:textId="761CBE43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B, MRI</w:t>
            </w:r>
          </w:p>
        </w:tc>
        <w:tc>
          <w:tcPr>
            <w:tcW w:w="992" w:type="dxa"/>
          </w:tcPr>
          <w:p w14:paraId="465EE9D8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220504D1" w14:textId="461C4A65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Oral</w:t>
            </w:r>
          </w:p>
          <w:p w14:paraId="6C070EF6" w14:textId="656B38F3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6 g/8-h</w:t>
            </w:r>
          </w:p>
        </w:tc>
        <w:tc>
          <w:tcPr>
            <w:tcW w:w="993" w:type="dxa"/>
          </w:tcPr>
          <w:p w14:paraId="384A4631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5FA8ADD8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6 g/8-h</w:t>
            </w:r>
          </w:p>
          <w:p w14:paraId="65D5EBDA" w14:textId="6D2BCB18" w:rsidR="0082270F" w:rsidRPr="00B430BB" w:rsidRDefault="0082270F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(6-w)</w:t>
            </w:r>
          </w:p>
        </w:tc>
        <w:tc>
          <w:tcPr>
            <w:tcW w:w="1559" w:type="dxa"/>
          </w:tcPr>
          <w:p w14:paraId="2BDDC474" w14:textId="46C3FA9C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p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henytoin,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evetiracetam, </w:t>
            </w:r>
            <w:proofErr w:type="gramStart"/>
            <w:r w:rsidR="00FE6E2A"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Pr="00B430BB">
              <w:rPr>
                <w:rFonts w:ascii="Arial" w:hAnsi="Arial" w:cs="Arial"/>
                <w:sz w:val="20"/>
                <w:szCs w:val="20"/>
              </w:rPr>
              <w:t>lonazepam</w:t>
            </w:r>
            <w:r w:rsidR="00FF5A4F" w:rsidRPr="00B430BB">
              <w:rPr>
                <w:rFonts w:ascii="Arial" w:hAnsi="Arial" w:cs="Arial"/>
                <w:sz w:val="20"/>
                <w:szCs w:val="20"/>
              </w:rPr>
              <w:t>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5AC5E708" w14:textId="1C62AA7A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gramStart"/>
            <w:r w:rsidR="00FE6E2A"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lonazepam, 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="00FE6E2A"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Pr="00B430BB">
              <w:rPr>
                <w:rFonts w:ascii="Arial" w:hAnsi="Arial" w:cs="Arial"/>
                <w:sz w:val="20"/>
                <w:szCs w:val="20"/>
              </w:rPr>
              <w:t>acosamide</w:t>
            </w:r>
            <w:proofErr w:type="spellEnd"/>
          </w:p>
        </w:tc>
        <w:tc>
          <w:tcPr>
            <w:tcW w:w="1564" w:type="dxa"/>
          </w:tcPr>
          <w:p w14:paraId="54F16DD3" w14:textId="261E910C" w:rsidR="00212BB6" w:rsidRPr="00B430BB" w:rsidRDefault="00212BB6" w:rsidP="00213479">
            <w:pPr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u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biquinol,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i</w:t>
            </w:r>
            <w:r w:rsidRPr="00B430BB">
              <w:rPr>
                <w:rFonts w:ascii="Arial" w:hAnsi="Arial" w:cs="Arial"/>
                <w:sz w:val="20"/>
                <w:szCs w:val="20"/>
              </w:rPr>
              <w:t>debenone, vitamin complexes (thiamine [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B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>], riboflavin [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B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] vitamin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C2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itamin 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E;</w:t>
            </w:r>
            <w:proofErr w:type="gramEnd"/>
          </w:p>
          <w:p w14:paraId="753CF9C4" w14:textId="76351B61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itamin complexes </w:t>
            </w:r>
          </w:p>
        </w:tc>
        <w:tc>
          <w:tcPr>
            <w:tcW w:w="709" w:type="dxa"/>
          </w:tcPr>
          <w:p w14:paraId="3F46C891" w14:textId="6DF77A4A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19893FF7" w14:textId="15E5F265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His condition improved to a certain extent at discharge (6-w). He was able to follow simple instructions and produce short, coherent sentences. His V improved slightly. Sp</w:t>
            </w:r>
            <w:r w:rsidR="00C54FF6">
              <w:rPr>
                <w:rFonts w:ascii="Arial" w:hAnsi="Arial" w:cs="Arial"/>
                <w:sz w:val="20"/>
                <w:szCs w:val="20"/>
              </w:rPr>
              <w:t>ee</w:t>
            </w:r>
            <w:r w:rsidR="00F262FA">
              <w:rPr>
                <w:rFonts w:ascii="Arial" w:hAnsi="Arial" w:cs="Arial"/>
                <w:sz w:val="20"/>
                <w:szCs w:val="20"/>
              </w:rPr>
              <w:t>c</w:t>
            </w:r>
            <w:r w:rsidR="00C54FF6">
              <w:rPr>
                <w:rFonts w:ascii="Arial" w:hAnsi="Arial" w:cs="Arial"/>
                <w:sz w:val="20"/>
                <w:szCs w:val="20"/>
              </w:rPr>
              <w:t>h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impairment with paraphasia persisted.</w:t>
            </w:r>
          </w:p>
        </w:tc>
      </w:tr>
      <w:tr w:rsidR="00212BB6" w14:paraId="4ED5E424" w14:textId="77777777" w:rsidTr="00D32C11">
        <w:trPr>
          <w:cantSplit/>
        </w:trPr>
        <w:tc>
          <w:tcPr>
            <w:tcW w:w="1135" w:type="dxa"/>
          </w:tcPr>
          <w:p w14:paraId="6602096D" w14:textId="757D185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Ueki et al. 202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VZWtpPC9BdXRob3I+PFllYXI+MjAyMDwvWWVhcj48UmVj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VZWtpPC9BdXRob3I+PFllYXI+MjAyMDwvWWVhcj48UmVj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3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773087C4" w14:textId="4C188D96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1BD55CFF" w14:textId="64FC7E1E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635D609A" w14:textId="457F41CE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 xml:space="preserve">F; 76 </w:t>
            </w:r>
          </w:p>
        </w:tc>
        <w:tc>
          <w:tcPr>
            <w:tcW w:w="2268" w:type="dxa"/>
          </w:tcPr>
          <w:p w14:paraId="129DC93F" w14:textId="7842E19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Encephalopathy accompanied by SLEs and NCSE. Hearing disability was worsening and unable to communicate. Sensory aphasia and R unilateral spatial neglect, R central facial hemiparesis, impaired consciousness. After 4-d, W (R UL and LL).</w:t>
            </w:r>
          </w:p>
          <w:p w14:paraId="104FD61B" w14:textId="77E2F2B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MRI, </w:t>
            </w:r>
            <w:proofErr w:type="spellStart"/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A</w:t>
            </w:r>
            <w:proofErr w:type="spellEnd"/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, EEG, CT, MRS</w:t>
            </w:r>
          </w:p>
        </w:tc>
        <w:tc>
          <w:tcPr>
            <w:tcW w:w="992" w:type="dxa"/>
          </w:tcPr>
          <w:p w14:paraId="5B9C2325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49A3B687" w14:textId="13D599C8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  <w:p w14:paraId="61D57B56" w14:textId="3ACD26A3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55E96E8E" w14:textId="2DFB02C2" w:rsidR="00212BB6" w:rsidRPr="00B430BB" w:rsidRDefault="00E5798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0EA42AB1" w14:textId="594E5FEA" w:rsidR="00212BB6" w:rsidRPr="00B430BB" w:rsidRDefault="00FF5A4F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evetiracetam</w:t>
            </w:r>
            <w:r w:rsidRPr="00B430BB">
              <w:rPr>
                <w:rFonts w:ascii="Arial" w:hAnsi="Arial" w:cs="Arial"/>
                <w:sz w:val="20"/>
                <w:szCs w:val="20"/>
              </w:rPr>
              <w:t>,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arbamazepine,</w:t>
            </w:r>
          </w:p>
          <w:p w14:paraId="77430F08" w14:textId="2EC2888B" w:rsidR="00212BB6" w:rsidRPr="00B430BB" w:rsidRDefault="00FE6E2A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acosamide</w:t>
            </w:r>
            <w:proofErr w:type="spellEnd"/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B430BB">
              <w:rPr>
                <w:rFonts w:ascii="Arial" w:hAnsi="Arial" w:cs="Arial"/>
                <w:sz w:val="20"/>
                <w:szCs w:val="20"/>
              </w:rPr>
              <w:t>m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idazolam</w:t>
            </w:r>
            <w:r w:rsidR="00FF5A4F" w:rsidRPr="00B430BB">
              <w:rPr>
                <w:rFonts w:ascii="Arial" w:hAnsi="Arial" w:cs="Arial"/>
                <w:sz w:val="20"/>
                <w:szCs w:val="20"/>
              </w:rPr>
              <w:t>,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p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>erampanel</w:t>
            </w:r>
            <w:proofErr w:type="spellEnd"/>
          </w:p>
        </w:tc>
        <w:tc>
          <w:tcPr>
            <w:tcW w:w="1564" w:type="dxa"/>
          </w:tcPr>
          <w:p w14:paraId="62A490C1" w14:textId="325058D0" w:rsidR="00212BB6" w:rsidRPr="00B430BB" w:rsidRDefault="00FF5A4F" w:rsidP="00213479">
            <w:pPr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h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eparin, </w:t>
            </w:r>
            <w:proofErr w:type="gramStart"/>
            <w:r w:rsidR="00225B0A" w:rsidRPr="00B430BB">
              <w:rPr>
                <w:rFonts w:ascii="Arial" w:hAnsi="Arial" w:cs="Arial"/>
                <w:sz w:val="20"/>
                <w:szCs w:val="20"/>
              </w:rPr>
              <w:t xml:space="preserve">aspirin,   </w:t>
            </w:r>
            <w:proofErr w:type="spellStart"/>
            <w:proofErr w:type="gramEnd"/>
            <w:r w:rsidR="00225B0A" w:rsidRPr="00B430BB">
              <w:rPr>
                <w:rFonts w:ascii="Arial" w:hAnsi="Arial" w:cs="Arial"/>
                <w:sz w:val="20"/>
                <w:szCs w:val="20"/>
              </w:rPr>
              <w:t>edaravone</w:t>
            </w:r>
            <w:proofErr w:type="spellEnd"/>
            <w:r w:rsidR="00225B0A" w:rsidRPr="00B430BB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ubidecarenone, ascorbic acid, </w:t>
            </w:r>
            <w:proofErr w:type="spellStart"/>
            <w:r w:rsidR="00212BB6" w:rsidRPr="00B430BB">
              <w:rPr>
                <w:rFonts w:ascii="Arial" w:hAnsi="Arial" w:cs="Arial"/>
                <w:sz w:val="20"/>
                <w:szCs w:val="20"/>
              </w:rPr>
              <w:t>fursultiamine</w:t>
            </w:r>
            <w:proofErr w:type="spellEnd"/>
            <w:r w:rsidR="00212BB6" w:rsidRPr="00B430BB">
              <w:rPr>
                <w:rFonts w:ascii="Arial" w:hAnsi="Arial" w:cs="Arial"/>
                <w:sz w:val="20"/>
                <w:szCs w:val="20"/>
              </w:rPr>
              <w:t>, levocarnitine</w:t>
            </w:r>
          </w:p>
        </w:tc>
        <w:tc>
          <w:tcPr>
            <w:tcW w:w="709" w:type="dxa"/>
          </w:tcPr>
          <w:p w14:paraId="5E5216DA" w14:textId="785901DF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1A215D75" w14:textId="3190BEAC" w:rsidR="00212BB6" w:rsidRPr="00B430BB" w:rsidRDefault="00212BB6" w:rsidP="00213479">
            <w:pPr>
              <w:rPr>
                <w:rFonts w:ascii="Arial" w:hAnsi="Arial" w:cs="Arial"/>
                <w:sz w:val="20"/>
                <w:szCs w:val="20"/>
              </w:rPr>
            </w:pPr>
            <w:bookmarkStart w:id="20" w:name="_Hlk65190974"/>
            <w:r w:rsidRPr="00B430BB">
              <w:rPr>
                <w:rFonts w:ascii="Arial" w:hAnsi="Arial" w:cs="Arial"/>
                <w:sz w:val="20"/>
                <w:szCs w:val="20"/>
              </w:rPr>
              <w:t xml:space="preserve">Had to give multiple AEDs to control NCSE. </w:t>
            </w:r>
            <w:bookmarkEnd w:id="20"/>
            <w:r w:rsidRPr="00B430BB">
              <w:rPr>
                <w:rFonts w:ascii="Arial" w:hAnsi="Arial" w:cs="Arial"/>
                <w:sz w:val="20"/>
                <w:szCs w:val="20"/>
              </w:rPr>
              <w:t>Patient had sensory aphasia as a sequela- requiring transfer to rehabilitation hospital.</w:t>
            </w:r>
          </w:p>
          <w:p w14:paraId="0E4381C4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</w:p>
        </w:tc>
      </w:tr>
      <w:tr w:rsidR="00212BB6" w14:paraId="3AF2EC69" w14:textId="77777777" w:rsidTr="00D32C11">
        <w:trPr>
          <w:cantSplit/>
        </w:trPr>
        <w:tc>
          <w:tcPr>
            <w:tcW w:w="1135" w:type="dxa"/>
          </w:tcPr>
          <w:p w14:paraId="1D952FA7" w14:textId="248AC4F4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21028A">
              <w:rPr>
                <w:rFonts w:ascii="Arial" w:eastAsia="MS Gothic" w:hAnsi="Arial" w:cs="Arial"/>
                <w:sz w:val="20"/>
                <w:szCs w:val="20"/>
              </w:rPr>
              <w:t>Wang et al. 202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XYW5nPC9BdXRob3I+PFllYXI+MjAyMDwvWWVhcj48UmVj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XYW5nPC9BdXRob3I+PFllYXI+MjAyMDwvWWVhcj48UmVj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4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7F51E0C5" w14:textId="7AAE2FA6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0328F43C" w14:textId="0766DE32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m.10158T&gt;C </w:t>
            </w:r>
          </w:p>
        </w:tc>
        <w:tc>
          <w:tcPr>
            <w:tcW w:w="709" w:type="dxa"/>
          </w:tcPr>
          <w:p w14:paraId="552E4F47" w14:textId="1066C8CF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22</w:t>
            </w:r>
          </w:p>
        </w:tc>
        <w:tc>
          <w:tcPr>
            <w:tcW w:w="2268" w:type="dxa"/>
          </w:tcPr>
          <w:p w14:paraId="389F2E50" w14:textId="78C56050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Previously hospitalised at 19-y (convulsion with consciousness loss) and 21-y (H, R-side hemianopsia and blurred V).</w:t>
            </w:r>
          </w:p>
          <w:p w14:paraId="54F42883" w14:textId="3FC387B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At 22-y</w:t>
            </w:r>
            <w:r w:rsidR="004041AF" w:rsidRPr="00B430BB">
              <w:rPr>
                <w:rFonts w:ascii="Arial" w:hAnsi="Arial" w:cs="Arial"/>
                <w:sz w:val="20"/>
                <w:szCs w:val="20"/>
              </w:rPr>
              <w:t>,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convulsion with loss of consciousness.</w:t>
            </w:r>
          </w:p>
          <w:p w14:paraId="6CA43A73" w14:textId="596B429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, B, EEG</w:t>
            </w:r>
          </w:p>
        </w:tc>
        <w:tc>
          <w:tcPr>
            <w:tcW w:w="992" w:type="dxa"/>
          </w:tcPr>
          <w:p w14:paraId="7D2FBC72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1;</w:t>
            </w:r>
            <w:proofErr w:type="gramEnd"/>
          </w:p>
          <w:p w14:paraId="3459BFBA" w14:textId="78EEE8B4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IV</w:t>
            </w:r>
          </w:p>
          <w:p w14:paraId="73632E95" w14:textId="4DC3E225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993" w:type="dxa"/>
          </w:tcPr>
          <w:p w14:paraId="3EFEFE0B" w14:textId="2ECA8485" w:rsidR="00212BB6" w:rsidRPr="00B430BB" w:rsidRDefault="00E5798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5764C5D6" w14:textId="78BDC40E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5006746A" w14:textId="4E6D68DC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</w:p>
        </w:tc>
        <w:tc>
          <w:tcPr>
            <w:tcW w:w="709" w:type="dxa"/>
          </w:tcPr>
          <w:p w14:paraId="22ACDFE6" w14:textId="4E92B1ED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5D1648C7" w14:textId="34B87E63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</w:tr>
      <w:tr w:rsidR="00212BB6" w14:paraId="6CC772CA" w14:textId="77777777" w:rsidTr="00D32C11">
        <w:trPr>
          <w:cantSplit/>
        </w:trPr>
        <w:tc>
          <w:tcPr>
            <w:tcW w:w="1135" w:type="dxa"/>
          </w:tcPr>
          <w:p w14:paraId="6C0A9D13" w14:textId="1274A485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bookmarkStart w:id="21" w:name="_Hlk65234090"/>
            <w:r w:rsidRPr="00A369A2">
              <w:rPr>
                <w:rFonts w:ascii="Arial" w:eastAsia="MS Gothic" w:hAnsi="Arial" w:cs="Arial"/>
                <w:sz w:val="20"/>
                <w:szCs w:val="20"/>
              </w:rPr>
              <w:t>Wei, Cui &amp; Pen 2019</w:t>
            </w:r>
            <w:bookmarkEnd w:id="21"/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/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&lt;EndNote&gt;&lt;Cite&gt;&lt;Author&gt;Wei&lt;/Author&gt;&lt;Year&gt;2019&lt;/Year&gt;&lt;RecNum&gt;3682&lt;/RecNum&gt;&lt;DisplayText&gt;&lt;style face="superscript"&gt;25&lt;/style&gt;&lt;/DisplayText&gt;&lt;record&gt;&lt;rec-number&gt;3682&lt;/rec-number&gt;&lt;foreign-keys&gt;&lt;key app="EN" db-id="vreevt9fgv2wx1ef9t3p02pxapw0rzxa29dz" timestamp="1562946572"&gt;3682&lt;/key&gt;&lt;/foreign-keys&gt;&lt;ref-type name="Journal Article"&gt;17&lt;/ref-type&gt;&lt;contributors&gt;&lt;authors&gt;&lt;author&gt;Wei, Y. P.&lt;/author&gt;&lt;author&gt;Cui, L. Y.&lt;/author&gt;&lt;author&gt;Pen, B.&lt;/author&gt;&lt;/authors&gt;&lt;/contributors&gt;&lt;titles&gt;&lt;title&gt;L-Arginine prevents stroke-like episodes but not brain atrophy: a 20-year follow-up of a MELAS patient&lt;/title&gt;&lt;secondary-title&gt;Neurological Sciences&lt;/secondary-title&gt;&lt;/titles&gt;&lt;periodical&gt;&lt;full-title&gt;Neurological Sciences&lt;/full-title&gt;&lt;/periodical&gt;&lt;pages&gt;209-211&lt;/pages&gt;&lt;volume&gt;40&lt;/volume&gt;&lt;number&gt;1&lt;/number&gt;&lt;dates&gt;&lt;year&gt;2019&lt;/year&gt;&lt;pub-dates&gt;&lt;date&gt;Jan&lt;/date&gt;&lt;/pub-dates&gt;&lt;/dates&gt;&lt;isbn&gt;1590-1874&lt;/isbn&gt;&lt;accession-num&gt;WOS:000455550400030&lt;/accession-num&gt;&lt;urls&gt;&lt;related-urls&gt;&lt;url&gt;&amp;lt;Go to ISI&amp;gt;://WOS:000455550400030&lt;/url&gt;&lt;/related-urls&gt;&lt;/urls&gt;&lt;electronic-resource-num&gt;10.1007/s10072-018-3573-1&lt;/electronic-resource-num&gt;&lt;/record&gt;&lt;/Cite&gt;&lt;/EndNote&gt;</w:instrTex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5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E38E001" w14:textId="1ECFFFEB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0ACD6F8F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16F67B2E" w14:textId="057DBB13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35% hetroplasmy in blood)</w:t>
            </w:r>
          </w:p>
        </w:tc>
        <w:tc>
          <w:tcPr>
            <w:tcW w:w="709" w:type="dxa"/>
          </w:tcPr>
          <w:p w14:paraId="73807918" w14:textId="77777777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F; 24</w:t>
            </w:r>
          </w:p>
          <w:p w14:paraId="08E04E15" w14:textId="22B2750C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i/>
                <w:iCs/>
                <w:sz w:val="20"/>
                <w:szCs w:val="20"/>
              </w:rPr>
              <w:t>(dec)</w:t>
            </w:r>
          </w:p>
        </w:tc>
        <w:tc>
          <w:tcPr>
            <w:tcW w:w="2268" w:type="dxa"/>
          </w:tcPr>
          <w:p w14:paraId="305CF996" w14:textId="6973B32C" w:rsidR="004041AF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Residual symptoms remaining after at least </w:t>
            </w:r>
            <w:r w:rsidR="004041AF" w:rsidRPr="00B430BB">
              <w:rPr>
                <w:rFonts w:ascii="Arial" w:hAnsi="Arial" w:cs="Arial"/>
                <w:sz w:val="20"/>
                <w:szCs w:val="20"/>
              </w:rPr>
              <w:t>5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SLEs with hemiparesis, hemianopsia, or acute psychosis</w:t>
            </w:r>
            <w:r w:rsidR="00E12E22" w:rsidRPr="00B430BB">
              <w:rPr>
                <w:rFonts w:ascii="Arial" w:hAnsi="Arial" w:cs="Arial"/>
                <w:sz w:val="20"/>
                <w:szCs w:val="20"/>
              </w:rPr>
              <w:t>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20204237" w14:textId="139AAFF5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, EEG</w:t>
            </w:r>
          </w:p>
        </w:tc>
        <w:tc>
          <w:tcPr>
            <w:tcW w:w="992" w:type="dxa"/>
          </w:tcPr>
          <w:p w14:paraId="35CA9AED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036F4E38" w14:textId="2B5D4FC9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1098EF81" w14:textId="40BB5724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0.5 g/kg/d for 5-d </w:t>
            </w:r>
          </w:p>
        </w:tc>
        <w:tc>
          <w:tcPr>
            <w:tcW w:w="993" w:type="dxa"/>
          </w:tcPr>
          <w:p w14:paraId="4F0F056B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5628F231" w14:textId="096B5B7B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0.2 g/kg/d</w:t>
            </w:r>
            <w:r w:rsidR="00952BDE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952BDE" w:rsidRPr="00B430BB">
              <w:rPr>
                <w:rFonts w:ascii="Arial" w:eastAsia="MS Gothic" w:hAnsi="Arial" w:cs="Arial"/>
                <w:sz w:val="20"/>
                <w:szCs w:val="20"/>
              </w:rPr>
              <w:t>(~9-y)</w:t>
            </w:r>
          </w:p>
        </w:tc>
        <w:tc>
          <w:tcPr>
            <w:tcW w:w="1559" w:type="dxa"/>
          </w:tcPr>
          <w:p w14:paraId="7BE022D4" w14:textId="61A160C2" w:rsidR="00212BB6" w:rsidRPr="00B430BB" w:rsidRDefault="00FE6E2A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="00212BB6" w:rsidRPr="00B430BB">
              <w:rPr>
                <w:rFonts w:ascii="Arial" w:eastAsia="MS Gothic" w:hAnsi="Arial" w:cs="Arial"/>
                <w:sz w:val="20"/>
                <w:szCs w:val="20"/>
              </w:rPr>
              <w:t xml:space="preserve">evetiracetam </w:t>
            </w:r>
          </w:p>
        </w:tc>
        <w:tc>
          <w:tcPr>
            <w:tcW w:w="1564" w:type="dxa"/>
          </w:tcPr>
          <w:p w14:paraId="60A527D5" w14:textId="0709E5CC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C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o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>, multivitamins</w:t>
            </w:r>
          </w:p>
        </w:tc>
        <w:tc>
          <w:tcPr>
            <w:tcW w:w="709" w:type="dxa"/>
          </w:tcPr>
          <w:p w14:paraId="414CACE7" w14:textId="77777777" w:rsidR="00212BB6" w:rsidRPr="00B430BB" w:rsidRDefault="00212BB6" w:rsidP="00213479">
            <w:pPr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None </w:t>
            </w:r>
          </w:p>
          <w:p w14:paraId="3AF60A4B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39A923F9" w14:textId="77777777" w:rsidR="00420618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  <w:r w:rsidR="00212BB6" w:rsidRPr="00B430BB">
              <w:rPr>
                <w:rFonts w:ascii="Arial" w:hAnsi="Arial" w:cs="Arial"/>
                <w:sz w:val="20"/>
                <w:szCs w:val="20"/>
              </w:rPr>
              <w:t xml:space="preserve"> for acute use. </w:t>
            </w:r>
          </w:p>
          <w:p w14:paraId="0BF5B904" w14:textId="18EF9162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espite continuous </w:t>
            </w:r>
            <w:r w:rsidR="00E1175C">
              <w:rPr>
                <w:rFonts w:ascii="Arial" w:hAnsi="Arial" w:cs="Arial"/>
                <w:sz w:val="20"/>
                <w:szCs w:val="20"/>
              </w:rPr>
              <w:t>L-arginine</w:t>
            </w:r>
            <w:r w:rsidR="003912B3">
              <w:rPr>
                <w:rFonts w:ascii="Arial" w:hAnsi="Arial" w:cs="Arial"/>
                <w:sz w:val="20"/>
                <w:szCs w:val="20"/>
              </w:rPr>
              <w:t>,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the patient’s general condition gradually worsened, including cognition, mental condition, and extent of multisystem involvement. Diffuse brain atrophy became more remarkable. She died of multiple organ failure.</w:t>
            </w:r>
          </w:p>
        </w:tc>
      </w:tr>
      <w:tr w:rsidR="00212BB6" w14:paraId="46B572B2" w14:textId="77777777" w:rsidTr="00D32C11">
        <w:trPr>
          <w:cantSplit/>
        </w:trPr>
        <w:tc>
          <w:tcPr>
            <w:tcW w:w="1135" w:type="dxa"/>
          </w:tcPr>
          <w:p w14:paraId="7F9333A7" w14:textId="546FECA2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Yoneda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2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Zb25lZGE8L0F1dGhvcj48WWVhcj4yMDEyPC9ZZWFyPjxS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Zb25lZGE8L0F1dGhvcj48WWVhcj4yMDEyPC9ZZWFyPjxS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6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D318F85" w14:textId="05730ACE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015BB2EB" w14:textId="29722AB9" w:rsidR="00212BB6" w:rsidRPr="00A369A2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35EB8D6E" w14:textId="1BDDC34A" w:rsidR="00212BB6" w:rsidRPr="00A369A2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; 13</w:t>
            </w:r>
          </w:p>
        </w:tc>
        <w:tc>
          <w:tcPr>
            <w:tcW w:w="2268" w:type="dxa"/>
          </w:tcPr>
          <w:p w14:paraId="1321B7AF" w14:textId="79BCB528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Recurrent SLEs consisting of migraine H, vomiting and</w:t>
            </w:r>
          </w:p>
          <w:p w14:paraId="4B256504" w14:textId="77777777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V disturbance (homonymous hemianopsia) at 9-y.</w:t>
            </w:r>
          </w:p>
          <w:p w14:paraId="62E35456" w14:textId="77777777" w:rsidR="004041AF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Comatose and needed ventilation support. </w:t>
            </w:r>
            <w:r w:rsidR="004041AF" w:rsidRPr="00B430BB">
              <w:rPr>
                <w:rFonts w:ascii="Arial" w:hAnsi="Arial" w:cs="Arial"/>
                <w:sz w:val="20"/>
                <w:szCs w:val="20"/>
              </w:rPr>
              <w:t>R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ecurrent partial complex S (L arm </w:t>
            </w:r>
            <w:r w:rsidR="004041AF" w:rsidRPr="00B430BB">
              <w:rPr>
                <w:rFonts w:ascii="Arial" w:hAnsi="Arial" w:cs="Arial"/>
                <w:sz w:val="20"/>
                <w:szCs w:val="20"/>
              </w:rPr>
              <w:t>to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whole body). Absent brainstem response</w:t>
            </w:r>
            <w:r w:rsidR="004041AF" w:rsidRPr="00B430BB">
              <w:rPr>
                <w:rFonts w:ascii="Arial" w:hAnsi="Arial" w:cs="Arial"/>
                <w:sz w:val="20"/>
                <w:szCs w:val="20"/>
              </w:rPr>
              <w:t xml:space="preserve">s. </w:t>
            </w:r>
          </w:p>
          <w:p w14:paraId="289D874F" w14:textId="440DDCFB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, B</w:t>
            </w:r>
          </w:p>
        </w:tc>
        <w:tc>
          <w:tcPr>
            <w:tcW w:w="992" w:type="dxa"/>
          </w:tcPr>
          <w:p w14:paraId="5DD16D51" w14:textId="77777777" w:rsidR="00D86D71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34B53A73" w14:textId="38A645D2" w:rsidR="00212BB6" w:rsidRPr="00B430BB" w:rsidRDefault="00212BB6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3E5CB88B" w14:textId="26655B7A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0.5 g/kg for 30</w:t>
            </w:r>
            <w:r w:rsidR="008F6087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Pr="00B430BB">
              <w:rPr>
                <w:rFonts w:ascii="Arial" w:hAnsi="Arial" w:cs="Arial"/>
                <w:sz w:val="20"/>
                <w:szCs w:val="20"/>
              </w:rPr>
              <w:t>min</w:t>
            </w:r>
          </w:p>
        </w:tc>
        <w:tc>
          <w:tcPr>
            <w:tcW w:w="993" w:type="dxa"/>
          </w:tcPr>
          <w:p w14:paraId="062073FB" w14:textId="7154BC89" w:rsidR="00212BB6" w:rsidRPr="00B430BB" w:rsidRDefault="00E5798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260E229A" w14:textId="775D4E85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07522D30" w14:textId="24A586B0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769C4999" w14:textId="3CB0C6E4" w:rsidR="00212BB6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64C07781" w14:textId="2D63C283" w:rsidR="00212BB6" w:rsidRPr="00B430BB" w:rsidRDefault="00212BB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After 15-m</w:t>
            </w:r>
            <w:r w:rsidR="0053781E" w:rsidRPr="00B430BB">
              <w:rPr>
                <w:rFonts w:ascii="Arial" w:hAnsi="Arial" w:cs="Arial"/>
                <w:sz w:val="20"/>
                <w:szCs w:val="20"/>
              </w:rPr>
              <w:t>in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after IV had started, he showed voluntary movements in his face and extremities. 6-h after the infusion, consciousness improved from deep coma to somnolence. He became alert and no longer required artificial ventilator support 36-h after the infusion had </w:t>
            </w:r>
            <w:proofErr w:type="spellStart"/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>started.</w:t>
            </w:r>
            <w:r w:rsidR="0080485E" w:rsidRPr="0080485E">
              <w:rPr>
                <w:rFonts w:ascii="Arial" w:hAnsi="Arial" w:cs="Arial" w:hint="eastAsia"/>
                <w:sz w:val="20"/>
                <w:szCs w:val="20"/>
              </w:rPr>
              <w:t>↓</w:t>
            </w:r>
            <w:proofErr w:type="gramEnd"/>
            <w:r w:rsidR="0080485E" w:rsidRPr="0080485E">
              <w:rPr>
                <w:rFonts w:ascii="Arial" w:hAnsi="Arial" w:cs="Arial" w:hint="eastAsia"/>
                <w:sz w:val="20"/>
                <w:szCs w:val="20"/>
              </w:rPr>
              <w:t>lactate</w:t>
            </w:r>
            <w:proofErr w:type="spellEnd"/>
            <w:r w:rsidR="0080485E" w:rsidRPr="0080485E">
              <w:rPr>
                <w:rFonts w:ascii="Arial" w:hAnsi="Arial" w:cs="Arial" w:hint="eastAsia"/>
                <w:sz w:val="20"/>
                <w:szCs w:val="20"/>
              </w:rPr>
              <w:t xml:space="preserve"> at 36-h</w:t>
            </w:r>
            <w:r w:rsidR="0080485E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tr w:rsidR="00A51B94" w14:paraId="75A1784F" w14:textId="77777777" w:rsidTr="00D32C11">
        <w:trPr>
          <w:cantSplit/>
        </w:trPr>
        <w:tc>
          <w:tcPr>
            <w:tcW w:w="16044" w:type="dxa"/>
            <w:gridSpan w:val="11"/>
          </w:tcPr>
          <w:p w14:paraId="7C2369DF" w14:textId="676683E7" w:rsidR="00A51B94" w:rsidRPr="00B430BB" w:rsidRDefault="00A51B94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eastAsia="MS Gothic" w:hAnsi="Arial" w:cs="Arial"/>
                <w:b/>
                <w:bCs/>
                <w:sz w:val="20"/>
                <w:szCs w:val="20"/>
              </w:rPr>
              <w:t>Cohort study</w:t>
            </w:r>
          </w:p>
        </w:tc>
      </w:tr>
      <w:tr w:rsidR="00E219C7" w14:paraId="24EB253A" w14:textId="77777777" w:rsidTr="00D32C11">
        <w:trPr>
          <w:cantSplit/>
        </w:trPr>
        <w:tc>
          <w:tcPr>
            <w:tcW w:w="1135" w:type="dxa"/>
            <w:vMerge w:val="restart"/>
          </w:tcPr>
          <w:p w14:paraId="57607F5C" w14:textId="35491529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bookmarkStart w:id="22" w:name="_Hlk54888633"/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Ganetzky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&amp; Falk 2018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HYW5ldHpreTwvQXV0aG9yPjxZZWFyPjIwMTg8L1llYXI+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HYW5ldHpreTwvQXV0aG9yPjxZZWFyPjIwMTg8L1llYXI+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7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bookmarkEnd w:id="22"/>
          </w:p>
        </w:tc>
        <w:tc>
          <w:tcPr>
            <w:tcW w:w="1276" w:type="dxa"/>
          </w:tcPr>
          <w:p w14:paraId="6972E462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2C02E0B7" w14:textId="3AD51813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1</w:t>
            </w:r>
          </w:p>
        </w:tc>
        <w:tc>
          <w:tcPr>
            <w:tcW w:w="1417" w:type="dxa"/>
          </w:tcPr>
          <w:p w14:paraId="057387D4" w14:textId="59274695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ND4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>/</w:t>
            </w: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ND6</w:t>
            </w:r>
            <w:proofErr w:type="spellEnd"/>
          </w:p>
        </w:tc>
        <w:tc>
          <w:tcPr>
            <w:tcW w:w="709" w:type="dxa"/>
          </w:tcPr>
          <w:p w14:paraId="3C2E7E19" w14:textId="580324D8" w:rsidR="00E219C7" w:rsidRPr="00A369A2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E219C7" w:rsidRPr="00A369A2">
              <w:rPr>
                <w:rFonts w:ascii="Arial" w:eastAsia="MS Gothic" w:hAnsi="Arial" w:cs="Arial"/>
                <w:sz w:val="20"/>
                <w:szCs w:val="20"/>
              </w:rPr>
              <w:t xml:space="preserve">; </w:t>
            </w:r>
            <w:bookmarkStart w:id="23" w:name="_Hlk65145761"/>
            <w:r w:rsidR="00E219C7" w:rsidRPr="00A369A2">
              <w:rPr>
                <w:rFonts w:ascii="Arial" w:eastAsia="MS Gothic" w:hAnsi="Arial" w:cs="Arial"/>
                <w:sz w:val="20"/>
                <w:szCs w:val="20"/>
              </w:rPr>
              <w:t>6</w:t>
            </w:r>
            <w:bookmarkEnd w:id="23"/>
          </w:p>
        </w:tc>
        <w:tc>
          <w:tcPr>
            <w:tcW w:w="2268" w:type="dxa"/>
          </w:tcPr>
          <w:p w14:paraId="3983CAC4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Unilateral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ophthalmoparesis</w:t>
            </w:r>
            <w:proofErr w:type="spellEnd"/>
          </w:p>
          <w:p w14:paraId="5EA853C1" w14:textId="0B84C556" w:rsidR="00E219C7" w:rsidRPr="00B430BB" w:rsidRDefault="006D0812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Theme="minorHAnsi" w:hAnsi="Arial" w:cs="Arial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4571FFEA" w14:textId="77777777" w:rsidR="00D86D71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012B8432" w14:textId="465BA912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7AA208AC" w14:textId="05CA4829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0.5 g/kg for 1-d  </w:t>
            </w:r>
          </w:p>
        </w:tc>
        <w:tc>
          <w:tcPr>
            <w:tcW w:w="993" w:type="dxa"/>
          </w:tcPr>
          <w:p w14:paraId="29735182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3533AE76" w14:textId="3D382C5B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237 g/kg/d (~8-y)</w:t>
            </w:r>
          </w:p>
        </w:tc>
        <w:tc>
          <w:tcPr>
            <w:tcW w:w="1559" w:type="dxa"/>
          </w:tcPr>
          <w:p w14:paraId="1AB8C800" w14:textId="7BCCA2BE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3DDD6764" w14:textId="5CC05A3C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vitamin E, vitamin C, creatine, riboflavin, carnitine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folinic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cid MVI</w:t>
            </w:r>
          </w:p>
        </w:tc>
        <w:tc>
          <w:tcPr>
            <w:tcW w:w="709" w:type="dxa"/>
            <w:vMerge w:val="restart"/>
          </w:tcPr>
          <w:p w14:paraId="71D4346D" w14:textId="01CAFC78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ne</w:t>
            </w:r>
          </w:p>
        </w:tc>
        <w:tc>
          <w:tcPr>
            <w:tcW w:w="3422" w:type="dxa"/>
          </w:tcPr>
          <w:p w14:paraId="74EC3647" w14:textId="120477D5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- responded</w:t>
            </w:r>
          </w:p>
        </w:tc>
      </w:tr>
      <w:tr w:rsidR="00E219C7" w14:paraId="1833034B" w14:textId="77777777" w:rsidTr="00D32C11">
        <w:trPr>
          <w:cantSplit/>
        </w:trPr>
        <w:tc>
          <w:tcPr>
            <w:tcW w:w="1135" w:type="dxa"/>
            <w:vMerge/>
          </w:tcPr>
          <w:p w14:paraId="675447E1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DDC6582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27567382" w14:textId="49212378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2</w:t>
            </w:r>
          </w:p>
        </w:tc>
        <w:tc>
          <w:tcPr>
            <w:tcW w:w="1417" w:type="dxa"/>
          </w:tcPr>
          <w:p w14:paraId="3A9A03DD" w14:textId="032BA220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ND5</w:t>
            </w:r>
            <w:proofErr w:type="spellEnd"/>
          </w:p>
        </w:tc>
        <w:tc>
          <w:tcPr>
            <w:tcW w:w="709" w:type="dxa"/>
          </w:tcPr>
          <w:p w14:paraId="4193139F" w14:textId="46B7E5F0" w:rsidR="00E219C7" w:rsidRPr="00A369A2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E219C7" w:rsidRPr="00A369A2">
              <w:rPr>
                <w:rFonts w:ascii="Arial" w:eastAsia="MS Gothic" w:hAnsi="Arial" w:cs="Arial"/>
                <w:sz w:val="20"/>
                <w:szCs w:val="20"/>
              </w:rPr>
              <w:t xml:space="preserve">; </w:t>
            </w:r>
            <w:bookmarkStart w:id="24" w:name="_Hlk65145767"/>
            <w:r w:rsidR="00E219C7" w:rsidRPr="00A369A2">
              <w:rPr>
                <w:rFonts w:ascii="Arial" w:eastAsia="MS Gothic" w:hAnsi="Arial" w:cs="Arial"/>
                <w:sz w:val="20"/>
                <w:szCs w:val="20"/>
              </w:rPr>
              <w:t>4</w:t>
            </w:r>
            <w:bookmarkEnd w:id="24"/>
          </w:p>
        </w:tc>
        <w:tc>
          <w:tcPr>
            <w:tcW w:w="2268" w:type="dxa"/>
          </w:tcPr>
          <w:p w14:paraId="4264888A" w14:textId="0598B188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R- upper extremity hemiplegia</w:t>
            </w:r>
          </w:p>
        </w:tc>
        <w:tc>
          <w:tcPr>
            <w:tcW w:w="992" w:type="dxa"/>
          </w:tcPr>
          <w:p w14:paraId="093AEDD4" w14:textId="77777777" w:rsidR="00D86D71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352467A5" w14:textId="41738ED2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25D6DE71" w14:textId="58CA96E6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0.5 g/kg for 1-d</w:t>
            </w:r>
          </w:p>
        </w:tc>
        <w:tc>
          <w:tcPr>
            <w:tcW w:w="993" w:type="dxa"/>
          </w:tcPr>
          <w:p w14:paraId="2057B18A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5B2CE2B5" w14:textId="762C26DF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15 g/kg/d (~7.5-y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);</w:t>
            </w:r>
            <w:proofErr w:type="gramEnd"/>
          </w:p>
          <w:p w14:paraId="11D20B2A" w14:textId="5FF8DB93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citrulline 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3F205364" w14:textId="7AE2BD88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(4.5-y)</w:t>
            </w:r>
          </w:p>
        </w:tc>
        <w:tc>
          <w:tcPr>
            <w:tcW w:w="1559" w:type="dxa"/>
          </w:tcPr>
          <w:p w14:paraId="562C01F6" w14:textId="21B89878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71542403" w14:textId="7CC020E2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EP1743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folinic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cid, MVI, riboflavin</w:t>
            </w:r>
          </w:p>
        </w:tc>
        <w:tc>
          <w:tcPr>
            <w:tcW w:w="709" w:type="dxa"/>
            <w:vMerge/>
          </w:tcPr>
          <w:p w14:paraId="43F68BA3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6457D27D" w14:textId="4A16D41A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- did not respond</w:t>
            </w:r>
          </w:p>
        </w:tc>
      </w:tr>
      <w:tr w:rsidR="00E219C7" w14:paraId="7302DC18" w14:textId="77777777" w:rsidTr="00D32C11">
        <w:trPr>
          <w:cantSplit/>
          <w:trHeight w:val="105"/>
        </w:trPr>
        <w:tc>
          <w:tcPr>
            <w:tcW w:w="1135" w:type="dxa"/>
            <w:vMerge/>
          </w:tcPr>
          <w:p w14:paraId="67F2B4E7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 w:val="restart"/>
          </w:tcPr>
          <w:p w14:paraId="0A5F7241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6512FC93" w14:textId="41A31D30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3</w:t>
            </w:r>
          </w:p>
        </w:tc>
        <w:tc>
          <w:tcPr>
            <w:tcW w:w="1417" w:type="dxa"/>
            <w:vMerge w:val="restart"/>
          </w:tcPr>
          <w:p w14:paraId="24707A81" w14:textId="4991F4D8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POLG</w:t>
            </w:r>
          </w:p>
        </w:tc>
        <w:tc>
          <w:tcPr>
            <w:tcW w:w="709" w:type="dxa"/>
            <w:vMerge w:val="restart"/>
          </w:tcPr>
          <w:p w14:paraId="0A187E4F" w14:textId="2D732DEB" w:rsidR="00E219C7" w:rsidRPr="00A369A2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E219C7" w:rsidRPr="00A369A2">
              <w:rPr>
                <w:rFonts w:ascii="Arial" w:eastAsia="MS Gothic" w:hAnsi="Arial" w:cs="Arial"/>
                <w:sz w:val="20"/>
                <w:szCs w:val="20"/>
              </w:rPr>
              <w:t>; 8</w:t>
            </w:r>
          </w:p>
        </w:tc>
        <w:tc>
          <w:tcPr>
            <w:tcW w:w="2268" w:type="dxa"/>
          </w:tcPr>
          <w:p w14:paraId="68B24F33" w14:textId="4D1B5892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ew partial S activity</w:t>
            </w:r>
          </w:p>
        </w:tc>
        <w:tc>
          <w:tcPr>
            <w:tcW w:w="992" w:type="dxa"/>
          </w:tcPr>
          <w:p w14:paraId="013108B0" w14:textId="5E7C8F35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015028FC" w14:textId="63885BA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V </w:t>
            </w:r>
          </w:p>
          <w:p w14:paraId="1B9541B4" w14:textId="28C09B3B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0.5 g/kg for 1-d</w:t>
            </w:r>
          </w:p>
        </w:tc>
        <w:tc>
          <w:tcPr>
            <w:tcW w:w="993" w:type="dxa"/>
            <w:vMerge w:val="restart"/>
          </w:tcPr>
          <w:p w14:paraId="4FB2F9FF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20D08920" w14:textId="6E5DCE80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3 g/kg/d (~5.5-y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);</w:t>
            </w:r>
            <w:proofErr w:type="gramEnd"/>
          </w:p>
          <w:p w14:paraId="7B294DEA" w14:textId="6839F0FA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citrulline Dose: </w:t>
            </w:r>
            <w:r w:rsidR="00012051"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480658A1" w14:textId="04ADCA9F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(2-y)</w:t>
            </w:r>
          </w:p>
        </w:tc>
        <w:tc>
          <w:tcPr>
            <w:tcW w:w="1559" w:type="dxa"/>
          </w:tcPr>
          <w:p w14:paraId="3682E1D8" w14:textId="2416B5BC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  <w:vMerge w:val="restart"/>
          </w:tcPr>
          <w:p w14:paraId="561EEEA3" w14:textId="19C93B2C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vitamin C, alpha lipoic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acid,  creatine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thiamine, riboflavin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folinic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cid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B5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MVI, carnitine,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lastRenderedPageBreak/>
              <w:t>vitamin E, biotin</w:t>
            </w:r>
          </w:p>
        </w:tc>
        <w:tc>
          <w:tcPr>
            <w:tcW w:w="709" w:type="dxa"/>
            <w:vMerge/>
          </w:tcPr>
          <w:p w14:paraId="7BB5D4E1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09B4AAA3" w14:textId="3AB1776D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- did not respond. Required prolonged inpatient rehabilitation after SLE.</w:t>
            </w:r>
          </w:p>
        </w:tc>
      </w:tr>
      <w:tr w:rsidR="00E219C7" w14:paraId="64EBA2EF" w14:textId="77777777" w:rsidTr="00D32C11">
        <w:trPr>
          <w:cantSplit/>
          <w:trHeight w:val="104"/>
        </w:trPr>
        <w:tc>
          <w:tcPr>
            <w:tcW w:w="1135" w:type="dxa"/>
            <w:vMerge/>
          </w:tcPr>
          <w:p w14:paraId="7BA86A08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06F8A24E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0B77454F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79AA994C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20C80241" w14:textId="34126AB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L hemiplegia, depressed mental status</w:t>
            </w:r>
          </w:p>
        </w:tc>
        <w:tc>
          <w:tcPr>
            <w:tcW w:w="992" w:type="dxa"/>
          </w:tcPr>
          <w:p w14:paraId="16962EDD" w14:textId="3924ADF0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7125C117" w14:textId="22364232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V </w:t>
            </w:r>
          </w:p>
          <w:p w14:paraId="340B4504" w14:textId="1FB69BC5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0.5 g/kg for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3-d</w:t>
            </w:r>
            <w:proofErr w:type="spellEnd"/>
          </w:p>
        </w:tc>
        <w:tc>
          <w:tcPr>
            <w:tcW w:w="993" w:type="dxa"/>
            <w:vMerge/>
          </w:tcPr>
          <w:p w14:paraId="2F637648" w14:textId="7291F7C0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59" w:type="dxa"/>
          </w:tcPr>
          <w:p w14:paraId="15BD7B1B" w14:textId="326F711D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  <w:vMerge/>
          </w:tcPr>
          <w:p w14:paraId="21287135" w14:textId="1A42DD0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278BD326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3A302AED" w14:textId="4742FD5F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- responded</w:t>
            </w:r>
          </w:p>
        </w:tc>
      </w:tr>
      <w:tr w:rsidR="00E219C7" w14:paraId="28ABFE69" w14:textId="77777777" w:rsidTr="00D32C11">
        <w:trPr>
          <w:cantSplit/>
          <w:trHeight w:val="104"/>
        </w:trPr>
        <w:tc>
          <w:tcPr>
            <w:tcW w:w="1135" w:type="dxa"/>
            <w:vMerge/>
          </w:tcPr>
          <w:p w14:paraId="3ED686B0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46F9DBF0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7A776365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512D1865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A0DBA86" w14:textId="03B497D0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R hemiplegia, partial S on the R</w:t>
            </w:r>
          </w:p>
        </w:tc>
        <w:tc>
          <w:tcPr>
            <w:tcW w:w="992" w:type="dxa"/>
          </w:tcPr>
          <w:p w14:paraId="40011875" w14:textId="6CA2D1E7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61C52F99" w14:textId="4F31AE86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V </w:t>
            </w:r>
          </w:p>
          <w:p w14:paraId="0BB98CBC" w14:textId="63A56905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0.5 g/kg for 7-d</w:t>
            </w:r>
          </w:p>
        </w:tc>
        <w:tc>
          <w:tcPr>
            <w:tcW w:w="993" w:type="dxa"/>
            <w:vMerge/>
          </w:tcPr>
          <w:p w14:paraId="6858CAE8" w14:textId="64DA6454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59" w:type="dxa"/>
          </w:tcPr>
          <w:p w14:paraId="316D127B" w14:textId="7706EA99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, not specified</w:t>
            </w:r>
          </w:p>
        </w:tc>
        <w:tc>
          <w:tcPr>
            <w:tcW w:w="1564" w:type="dxa"/>
            <w:vMerge/>
          </w:tcPr>
          <w:p w14:paraId="406AB740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5904DF6D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2AFC35E3" w14:textId="453F65F1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Unclear due to multiple simultaneous interventions.</w:t>
            </w:r>
          </w:p>
        </w:tc>
      </w:tr>
      <w:tr w:rsidR="00E1175C" w14:paraId="60A89CFD" w14:textId="77777777" w:rsidTr="00D32C11">
        <w:trPr>
          <w:cantSplit/>
          <w:trHeight w:val="53"/>
        </w:trPr>
        <w:tc>
          <w:tcPr>
            <w:tcW w:w="1135" w:type="dxa"/>
            <w:vMerge/>
          </w:tcPr>
          <w:p w14:paraId="1DF4F607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 w:val="restart"/>
          </w:tcPr>
          <w:p w14:paraId="0417727C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598F2270" w14:textId="29D65B9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4</w:t>
            </w:r>
          </w:p>
        </w:tc>
        <w:tc>
          <w:tcPr>
            <w:tcW w:w="1417" w:type="dxa"/>
            <w:vMerge w:val="restart"/>
          </w:tcPr>
          <w:p w14:paraId="63290FDB" w14:textId="54513A6E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T-TV</w:t>
            </w:r>
          </w:p>
        </w:tc>
        <w:tc>
          <w:tcPr>
            <w:tcW w:w="709" w:type="dxa"/>
            <w:vMerge w:val="restart"/>
          </w:tcPr>
          <w:p w14:paraId="39523759" w14:textId="2CE6D538" w:rsidR="00E1175C" w:rsidRPr="00A369A2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E1175C" w:rsidRPr="00A369A2">
              <w:rPr>
                <w:rFonts w:ascii="Arial" w:eastAsia="MS Gothic" w:hAnsi="Arial" w:cs="Arial"/>
                <w:sz w:val="20"/>
                <w:szCs w:val="20"/>
              </w:rPr>
              <w:t>; 19-23</w:t>
            </w:r>
          </w:p>
        </w:tc>
        <w:tc>
          <w:tcPr>
            <w:tcW w:w="2268" w:type="dxa"/>
          </w:tcPr>
          <w:p w14:paraId="3795C29C" w14:textId="08F2A1B2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At </w:t>
            </w:r>
            <w:bookmarkStart w:id="25" w:name="_Hlk65145776"/>
            <w:r w:rsidRPr="00B430BB">
              <w:rPr>
                <w:rFonts w:ascii="Arial" w:eastAsia="MS Gothic" w:hAnsi="Arial" w:cs="Arial"/>
                <w:sz w:val="20"/>
                <w:szCs w:val="20"/>
              </w:rPr>
              <w:t>23</w:t>
            </w:r>
            <w:bookmarkEnd w:id="25"/>
            <w:r w:rsidRPr="00B430BB">
              <w:rPr>
                <w:rFonts w:ascii="Arial" w:eastAsia="MS Gothic" w:hAnsi="Arial" w:cs="Arial"/>
                <w:sz w:val="20"/>
                <w:szCs w:val="20"/>
              </w:rPr>
              <w:t>-y. R hemiplegia, ataxia, poverty of Sp</w:t>
            </w:r>
            <w:r>
              <w:rPr>
                <w:rFonts w:ascii="Arial" w:eastAsia="MS Gothic" w:hAnsi="Arial" w:cs="Arial"/>
                <w:sz w:val="20"/>
                <w:szCs w:val="20"/>
              </w:rPr>
              <w:t>eech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, V floaters, dysmetria.</w:t>
            </w:r>
          </w:p>
        </w:tc>
        <w:tc>
          <w:tcPr>
            <w:tcW w:w="992" w:type="dxa"/>
          </w:tcPr>
          <w:p w14:paraId="524386A4" w14:textId="04E41BCF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</w:p>
          <w:p w14:paraId="706E614E" w14:textId="55C8F94A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5D57CC2F" w14:textId="55304DE4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25 g/kg </w:t>
            </w:r>
            <w:r w:rsidRPr="00B430BB">
              <w:rPr>
                <w:rFonts w:ascii="Arial" w:hAnsi="Arial" w:cs="Arial"/>
                <w:sz w:val="20"/>
                <w:szCs w:val="20"/>
              </w:rPr>
              <w:t>for 1-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; 0.25 g/kg for 24-h</w:t>
            </w:r>
          </w:p>
        </w:tc>
        <w:tc>
          <w:tcPr>
            <w:tcW w:w="993" w:type="dxa"/>
            <w:vMerge w:val="restart"/>
          </w:tcPr>
          <w:p w14:paraId="719142A7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18D50EC8" w14:textId="174FF308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citrulline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0g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/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m^2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/d</w:t>
            </w:r>
          </w:p>
          <w:p w14:paraId="3CDDD71D" w14:textId="16DC33BF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(~4-y)</w:t>
            </w:r>
          </w:p>
        </w:tc>
        <w:tc>
          <w:tcPr>
            <w:tcW w:w="1559" w:type="dxa"/>
          </w:tcPr>
          <w:p w14:paraId="25924FD9" w14:textId="30CE1C20" w:rsidR="00E1175C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790E0947" w14:textId="46638A05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, alpha lipoic acid, creatine, carnitine</w:t>
            </w:r>
          </w:p>
        </w:tc>
        <w:tc>
          <w:tcPr>
            <w:tcW w:w="709" w:type="dxa"/>
            <w:vMerge/>
          </w:tcPr>
          <w:p w14:paraId="2A86D3A4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11721552" w14:textId="64D5B13A" w:rsidR="00E1175C" w:rsidRPr="00B430BB" w:rsidRDefault="00E1175C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- responded</w:t>
            </w:r>
          </w:p>
        </w:tc>
      </w:tr>
      <w:tr w:rsidR="00E1175C" w14:paraId="1FD891D3" w14:textId="77777777" w:rsidTr="00D32C11">
        <w:trPr>
          <w:cantSplit/>
          <w:trHeight w:val="52"/>
        </w:trPr>
        <w:tc>
          <w:tcPr>
            <w:tcW w:w="1135" w:type="dxa"/>
            <w:vMerge/>
          </w:tcPr>
          <w:p w14:paraId="40185BF3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018C50F3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7F0A1B51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41C6F69A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13509B23" w14:textId="46858BCD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At 21-y. Dysarthria and dysphagia, new R hemianopsia</w:t>
            </w:r>
          </w:p>
        </w:tc>
        <w:tc>
          <w:tcPr>
            <w:tcW w:w="992" w:type="dxa"/>
          </w:tcPr>
          <w:p w14:paraId="5D60727F" w14:textId="490CCE12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61420699" w14:textId="3C26EDE9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165C568C" w14:textId="77F3E282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25 g/kg </w:t>
            </w:r>
            <w:r w:rsidRPr="00B430BB">
              <w:rPr>
                <w:rFonts w:ascii="Arial" w:hAnsi="Arial" w:cs="Arial"/>
                <w:sz w:val="20"/>
                <w:szCs w:val="20"/>
              </w:rPr>
              <w:t>for 1-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; 0.25 g/kg for 24-h</w:t>
            </w:r>
          </w:p>
        </w:tc>
        <w:tc>
          <w:tcPr>
            <w:tcW w:w="993" w:type="dxa"/>
            <w:vMerge/>
          </w:tcPr>
          <w:p w14:paraId="08EF40D9" w14:textId="409D57A1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59" w:type="dxa"/>
          </w:tcPr>
          <w:p w14:paraId="5D978292" w14:textId="6F68D531" w:rsidR="00E1175C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  <w:vMerge w:val="restart"/>
          </w:tcPr>
          <w:p w14:paraId="18790EA8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773400EB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211438ED" w14:textId="66EDDB50" w:rsidR="00E1175C" w:rsidRPr="00B430BB" w:rsidRDefault="00E1175C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- did not respond</w:t>
            </w:r>
          </w:p>
        </w:tc>
      </w:tr>
      <w:tr w:rsidR="00E1175C" w14:paraId="690E052F" w14:textId="77777777" w:rsidTr="00D32C11">
        <w:trPr>
          <w:cantSplit/>
          <w:trHeight w:val="52"/>
        </w:trPr>
        <w:tc>
          <w:tcPr>
            <w:tcW w:w="1135" w:type="dxa"/>
            <w:vMerge/>
          </w:tcPr>
          <w:p w14:paraId="525F0832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22CA3704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42AD478E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0C9EE7C8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58FA6237" w14:textId="671B36EF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At 20-y. Head titubation, tremors for about 1-h </w:t>
            </w:r>
            <w:r w:rsidRPr="00B430BB">
              <w:rPr>
                <w:rFonts w:ascii="Arial" w:eastAsiaTheme="minorHAnsi" w:hAnsi="Arial" w:cs="Arial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5C5178C5" w14:textId="5C9F99DF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3D03FB31" w14:textId="6C9929C3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1896B86A" w14:textId="10923F6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25                                                                                                                                                                                                                </w:t>
            </w:r>
          </w:p>
        </w:tc>
        <w:tc>
          <w:tcPr>
            <w:tcW w:w="993" w:type="dxa"/>
            <w:vMerge/>
          </w:tcPr>
          <w:p w14:paraId="472EAB4A" w14:textId="7DA40E96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59" w:type="dxa"/>
          </w:tcPr>
          <w:p w14:paraId="646E023C" w14:textId="406D28F9" w:rsidR="00E1175C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  <w:vMerge/>
          </w:tcPr>
          <w:p w14:paraId="6B589528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405F05CF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186EADCB" w14:textId="28D543CA" w:rsidR="00E1175C" w:rsidRPr="00B430BB" w:rsidRDefault="00E1175C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- responded. Required prolonged inpatient rehabilitation after SLE.</w:t>
            </w:r>
          </w:p>
        </w:tc>
      </w:tr>
      <w:tr w:rsidR="00E1175C" w14:paraId="52E86BB6" w14:textId="77777777" w:rsidTr="00D32C11">
        <w:trPr>
          <w:cantSplit/>
          <w:trHeight w:val="52"/>
        </w:trPr>
        <w:tc>
          <w:tcPr>
            <w:tcW w:w="1135" w:type="dxa"/>
            <w:vMerge/>
          </w:tcPr>
          <w:p w14:paraId="59E9BE01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772B15B6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4AECCFCB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79EC6F24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4E7093CF" w14:textId="4B647E69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At 20-y. L-sided hemianopsia, L hemiplegia, new partial S with deviation of the head to the L</w:t>
            </w:r>
          </w:p>
        </w:tc>
        <w:tc>
          <w:tcPr>
            <w:tcW w:w="992" w:type="dxa"/>
          </w:tcPr>
          <w:p w14:paraId="291FC340" w14:textId="7CFEF8E6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5CC857F2" w14:textId="4AE40850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4FE3515A" w14:textId="60F3CB9F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47 g/kg for 2-d; 0.25 g/kg for 2-d</w:t>
            </w:r>
          </w:p>
        </w:tc>
        <w:tc>
          <w:tcPr>
            <w:tcW w:w="993" w:type="dxa"/>
            <w:vMerge/>
          </w:tcPr>
          <w:p w14:paraId="7E70B475" w14:textId="1479AB03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59" w:type="dxa"/>
          </w:tcPr>
          <w:p w14:paraId="44C7DA6C" w14:textId="714010FF" w:rsidR="00E1175C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  <w:vMerge/>
          </w:tcPr>
          <w:p w14:paraId="42134D0E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797FFA88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3DBB3B8D" w14:textId="11F6B69B" w:rsidR="00E1175C" w:rsidRPr="00B430BB" w:rsidRDefault="00E1175C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Partial: improved hemiplegia</w:t>
            </w:r>
          </w:p>
        </w:tc>
      </w:tr>
      <w:tr w:rsidR="00E1175C" w14:paraId="011D64C1" w14:textId="77777777" w:rsidTr="00D32C11">
        <w:trPr>
          <w:cantSplit/>
          <w:trHeight w:val="52"/>
        </w:trPr>
        <w:tc>
          <w:tcPr>
            <w:tcW w:w="1135" w:type="dxa"/>
            <w:vMerge/>
          </w:tcPr>
          <w:p w14:paraId="3978F6A4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709ABD07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7B52B25F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2E91D808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1140C23F" w14:textId="7DF17973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At 19-y R hemianopsia, R eye deviation, new partial S with deviation of the head to the R</w:t>
            </w:r>
          </w:p>
        </w:tc>
        <w:tc>
          <w:tcPr>
            <w:tcW w:w="992" w:type="dxa"/>
          </w:tcPr>
          <w:p w14:paraId="0F243D2E" w14:textId="001FAD0C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0CE2D441" w14:textId="18A01828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7C68B24A" w14:textId="07EA2530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485 g/kg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for 1-d</w:t>
            </w:r>
          </w:p>
        </w:tc>
        <w:tc>
          <w:tcPr>
            <w:tcW w:w="993" w:type="dxa"/>
          </w:tcPr>
          <w:p w14:paraId="2C196594" w14:textId="451D4D8C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6A6D81">
              <w:rPr>
                <w:rFonts w:ascii="Arial" w:eastAsia="MS Gothic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655A9ADB" w14:textId="3C362B4E" w:rsidR="00E1175C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  <w:vMerge/>
          </w:tcPr>
          <w:p w14:paraId="5FF3B752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23CCB6FB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7F948E20" w14:textId="7853748C" w:rsidR="00E1175C" w:rsidRPr="00B430BB" w:rsidRDefault="00E1175C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Partial- S stopped</w:t>
            </w:r>
          </w:p>
        </w:tc>
      </w:tr>
      <w:tr w:rsidR="00E1175C" w14:paraId="74552836" w14:textId="77777777" w:rsidTr="00D32C11">
        <w:trPr>
          <w:cantSplit/>
          <w:trHeight w:val="52"/>
        </w:trPr>
        <w:tc>
          <w:tcPr>
            <w:tcW w:w="1135" w:type="dxa"/>
            <w:vMerge/>
          </w:tcPr>
          <w:p w14:paraId="5FAEEECB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550BC1CE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3F16DBE5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6AFEB4C8" w14:textId="77777777" w:rsidR="00E1175C" w:rsidRPr="00A369A2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37BC91F3" w14:textId="3366CA98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At 19-y Dizziness, L-side W, fatigue</w:t>
            </w:r>
          </w:p>
        </w:tc>
        <w:tc>
          <w:tcPr>
            <w:tcW w:w="992" w:type="dxa"/>
          </w:tcPr>
          <w:p w14:paraId="2815F03C" w14:textId="68E106FC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0A2EE749" w14:textId="08443FA4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5837F769" w14:textId="3CA15850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436 g/kg </w:t>
            </w:r>
            <w:r w:rsidRPr="00B430BB">
              <w:rPr>
                <w:rFonts w:ascii="Arial" w:hAnsi="Arial" w:cs="Arial"/>
                <w:sz w:val="20"/>
                <w:szCs w:val="20"/>
              </w:rPr>
              <w:t>for 1-d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; 0.20 g/kg over 24-h </w:t>
            </w:r>
            <w:r w:rsidRPr="00B430BB">
              <w:rPr>
                <w:rFonts w:ascii="Arial" w:hAnsi="Arial" w:cs="Arial"/>
                <w:sz w:val="20"/>
                <w:szCs w:val="20"/>
              </w:rPr>
              <w:t>for 1-d</w:t>
            </w:r>
          </w:p>
        </w:tc>
        <w:tc>
          <w:tcPr>
            <w:tcW w:w="993" w:type="dxa"/>
          </w:tcPr>
          <w:p w14:paraId="486A5FA1" w14:textId="54D55CEC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6A6D81">
              <w:rPr>
                <w:rFonts w:ascii="Arial" w:eastAsia="MS Gothic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33E390CF" w14:textId="2959A87B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, not specified</w:t>
            </w:r>
          </w:p>
        </w:tc>
        <w:tc>
          <w:tcPr>
            <w:tcW w:w="1564" w:type="dxa"/>
            <w:vMerge/>
          </w:tcPr>
          <w:p w14:paraId="3C372F90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2C288367" w14:textId="77777777" w:rsidR="00E1175C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2945C2F6" w14:textId="1A39FC2F" w:rsidR="00E1175C" w:rsidRPr="00B430BB" w:rsidRDefault="00E1175C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bookmarkStart w:id="26" w:name="_Hlk69895209"/>
            <w:r w:rsidRPr="00B430BB">
              <w:rPr>
                <w:rFonts w:ascii="Arial" w:hAnsi="Arial" w:cs="Arial"/>
                <w:sz w:val="20"/>
                <w:szCs w:val="20"/>
              </w:rPr>
              <w:t>Unclear due to multiple simultaneous interventions</w:t>
            </w:r>
            <w:bookmarkEnd w:id="26"/>
          </w:p>
        </w:tc>
      </w:tr>
      <w:tr w:rsidR="00E219C7" w14:paraId="679CF5A3" w14:textId="77777777" w:rsidTr="00D32C11">
        <w:trPr>
          <w:cantSplit/>
        </w:trPr>
        <w:tc>
          <w:tcPr>
            <w:tcW w:w="1135" w:type="dxa"/>
            <w:vMerge/>
          </w:tcPr>
          <w:p w14:paraId="149A71B0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889BB85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0408182D" w14:textId="16B20505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5</w:t>
            </w:r>
          </w:p>
        </w:tc>
        <w:tc>
          <w:tcPr>
            <w:tcW w:w="1417" w:type="dxa"/>
          </w:tcPr>
          <w:p w14:paraId="45942268" w14:textId="0B304CFF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ND4</w:t>
            </w:r>
            <w:proofErr w:type="spellEnd"/>
          </w:p>
        </w:tc>
        <w:tc>
          <w:tcPr>
            <w:tcW w:w="709" w:type="dxa"/>
          </w:tcPr>
          <w:p w14:paraId="432C7182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M, </w:t>
            </w:r>
            <w:bookmarkStart w:id="27" w:name="_Hlk65145798"/>
            <w:r w:rsidRPr="00A369A2">
              <w:rPr>
                <w:rFonts w:ascii="Arial" w:eastAsia="MS Gothic" w:hAnsi="Arial" w:cs="Arial"/>
                <w:sz w:val="20"/>
                <w:szCs w:val="20"/>
              </w:rPr>
              <w:t>13</w:t>
            </w:r>
            <w:bookmarkEnd w:id="27"/>
          </w:p>
          <w:p w14:paraId="5EF8C220" w14:textId="7ED48C3D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083C375F" w14:textId="5F76930B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Choreiform movements, abnormal Sp, ataxia, new clinical S, depressed mental status</w:t>
            </w:r>
          </w:p>
        </w:tc>
        <w:tc>
          <w:tcPr>
            <w:tcW w:w="992" w:type="dxa"/>
          </w:tcPr>
          <w:p w14:paraId="641C0BA6" w14:textId="175531C9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58D30319" w14:textId="15CA0560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0924E0A7" w14:textId="0264EC1D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5 g/kg bolus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for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3-d</w:t>
            </w:r>
            <w:proofErr w:type="spellEnd"/>
          </w:p>
        </w:tc>
        <w:tc>
          <w:tcPr>
            <w:tcW w:w="993" w:type="dxa"/>
          </w:tcPr>
          <w:p w14:paraId="66CB0F6D" w14:textId="36A9F8A5" w:rsidR="00E219C7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171BC19C" w14:textId="71F4072E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1EDF3E90" w14:textId="59BF7665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biotin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B5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, MVI</w:t>
            </w:r>
          </w:p>
        </w:tc>
        <w:tc>
          <w:tcPr>
            <w:tcW w:w="709" w:type="dxa"/>
            <w:vMerge/>
          </w:tcPr>
          <w:p w14:paraId="756FD953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5EF13C23" w14:textId="0A2ED8B2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- did not respond</w:t>
            </w:r>
          </w:p>
        </w:tc>
      </w:tr>
      <w:tr w:rsidR="00E219C7" w14:paraId="2CBD86AC" w14:textId="77777777" w:rsidTr="00D32C11">
        <w:trPr>
          <w:cantSplit/>
          <w:trHeight w:val="75"/>
        </w:trPr>
        <w:tc>
          <w:tcPr>
            <w:tcW w:w="1135" w:type="dxa"/>
            <w:vMerge/>
          </w:tcPr>
          <w:p w14:paraId="4DE6DF0D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 w:val="restart"/>
          </w:tcPr>
          <w:p w14:paraId="68F6BDBE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2D07E2F8" w14:textId="642EE3B0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6</w:t>
            </w:r>
          </w:p>
        </w:tc>
        <w:tc>
          <w:tcPr>
            <w:tcW w:w="1417" w:type="dxa"/>
            <w:vMerge w:val="restart"/>
          </w:tcPr>
          <w:p w14:paraId="229B177E" w14:textId="62FA34C2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NDUFS8</w:t>
            </w:r>
            <w:proofErr w:type="spellEnd"/>
          </w:p>
        </w:tc>
        <w:tc>
          <w:tcPr>
            <w:tcW w:w="709" w:type="dxa"/>
            <w:vMerge w:val="restart"/>
          </w:tcPr>
          <w:p w14:paraId="48580E49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F, 2.9</w:t>
            </w:r>
          </w:p>
          <w:p w14:paraId="32E0F69F" w14:textId="7528D68A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(dec)</w:t>
            </w:r>
          </w:p>
        </w:tc>
        <w:tc>
          <w:tcPr>
            <w:tcW w:w="2268" w:type="dxa"/>
          </w:tcPr>
          <w:p w14:paraId="7B61EDED" w14:textId="645C1705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Cheyne-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Stokes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respirations, concerning for stroke in central respiratory centre </w:t>
            </w:r>
            <w:r w:rsidR="006D0812" w:rsidRPr="00B430BB">
              <w:rPr>
                <w:rFonts w:ascii="Arial" w:eastAsiaTheme="minorHAnsi" w:hAnsi="Arial" w:cs="Arial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7619B2A4" w14:textId="39F5E523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79FC4436" w14:textId="4E815EB0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76F197D4" w14:textId="056707A3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5 g/kg bolus for 1-d</w:t>
            </w:r>
          </w:p>
        </w:tc>
        <w:tc>
          <w:tcPr>
            <w:tcW w:w="993" w:type="dxa"/>
            <w:vMerge w:val="restart"/>
          </w:tcPr>
          <w:p w14:paraId="55B3624E" w14:textId="77777777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4B6B3E08" w14:textId="4C62BD32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292 g/kg/d</w:t>
            </w:r>
          </w:p>
          <w:p w14:paraId="2D5A8E3D" w14:textId="52681739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(~2-y, 5-mo.)</w:t>
            </w:r>
          </w:p>
        </w:tc>
        <w:tc>
          <w:tcPr>
            <w:tcW w:w="1559" w:type="dxa"/>
            <w:vMerge w:val="restart"/>
          </w:tcPr>
          <w:p w14:paraId="060F7522" w14:textId="3D1DB72D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  <w:vMerge w:val="restart"/>
          </w:tcPr>
          <w:p w14:paraId="1A0D4AF5" w14:textId="2E0D54A0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vitamin C, alpha lipoic acid, biotin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folinic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cid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B5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, MVI, riboflavin, carnitine, niacin, niacinamide</w:t>
            </w:r>
          </w:p>
        </w:tc>
        <w:tc>
          <w:tcPr>
            <w:tcW w:w="709" w:type="dxa"/>
            <w:vMerge/>
          </w:tcPr>
          <w:p w14:paraId="0B0155ED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4D4A0C0F" w14:textId="1D308BC3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- did not respond</w:t>
            </w:r>
          </w:p>
        </w:tc>
      </w:tr>
      <w:tr w:rsidR="00E219C7" w14:paraId="2AC11EFA" w14:textId="77777777" w:rsidTr="00D32C11">
        <w:trPr>
          <w:cantSplit/>
          <w:trHeight w:val="75"/>
        </w:trPr>
        <w:tc>
          <w:tcPr>
            <w:tcW w:w="1135" w:type="dxa"/>
            <w:vMerge/>
          </w:tcPr>
          <w:p w14:paraId="3652689C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14:paraId="1283F7B9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417" w:type="dxa"/>
            <w:vMerge/>
          </w:tcPr>
          <w:p w14:paraId="6BC33FE2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3C76AC79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2268" w:type="dxa"/>
          </w:tcPr>
          <w:p w14:paraId="2FC38309" w14:textId="0BD6571C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Worsening Cheyne-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Stokes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respirations </w:t>
            </w:r>
            <w:r w:rsidR="006D0812" w:rsidRPr="00B430BB">
              <w:rPr>
                <w:rFonts w:ascii="Arial" w:eastAsiaTheme="minorHAnsi" w:hAnsi="Arial" w:cs="Arial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43985D99" w14:textId="77777777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570184ED" w14:textId="0DEE28C1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7A86CB61" w14:textId="14C5BF8B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0.5 g/kg bolus every 8-h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for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3-d</w:t>
            </w:r>
            <w:proofErr w:type="spellEnd"/>
          </w:p>
        </w:tc>
        <w:tc>
          <w:tcPr>
            <w:tcW w:w="993" w:type="dxa"/>
            <w:vMerge/>
          </w:tcPr>
          <w:p w14:paraId="203543A6" w14:textId="07092ECB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59" w:type="dxa"/>
            <w:vMerge/>
          </w:tcPr>
          <w:p w14:paraId="3670F113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564" w:type="dxa"/>
            <w:vMerge/>
          </w:tcPr>
          <w:p w14:paraId="25DD4177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709" w:type="dxa"/>
            <w:vMerge/>
          </w:tcPr>
          <w:p w14:paraId="34254AB9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15B0628B" w14:textId="4E5A2832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No- did not respond</w:t>
            </w:r>
          </w:p>
        </w:tc>
      </w:tr>
      <w:tr w:rsidR="00E219C7" w14:paraId="4B691E3F" w14:textId="77777777" w:rsidTr="00D32C11">
        <w:trPr>
          <w:cantSplit/>
        </w:trPr>
        <w:tc>
          <w:tcPr>
            <w:tcW w:w="1135" w:type="dxa"/>
            <w:vMerge/>
          </w:tcPr>
          <w:p w14:paraId="355E4744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6F2AA9BF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7CE0D0AB" w14:textId="4A017213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7</w:t>
            </w:r>
          </w:p>
        </w:tc>
        <w:tc>
          <w:tcPr>
            <w:tcW w:w="1417" w:type="dxa"/>
          </w:tcPr>
          <w:p w14:paraId="57B22F93" w14:textId="432D8DF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i/>
                <w:iCs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FBXL4</w:t>
            </w:r>
            <w:proofErr w:type="spellEnd"/>
          </w:p>
        </w:tc>
        <w:tc>
          <w:tcPr>
            <w:tcW w:w="709" w:type="dxa"/>
          </w:tcPr>
          <w:p w14:paraId="69D7F331" w14:textId="4E1B16A7" w:rsidR="00E219C7" w:rsidRPr="00A369A2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E219C7" w:rsidRPr="00A369A2">
              <w:rPr>
                <w:rFonts w:ascii="Arial" w:eastAsia="MS Gothic" w:hAnsi="Arial" w:cs="Arial"/>
                <w:sz w:val="20"/>
                <w:szCs w:val="20"/>
              </w:rPr>
              <w:t>; 1.7</w:t>
            </w:r>
          </w:p>
        </w:tc>
        <w:tc>
          <w:tcPr>
            <w:tcW w:w="2268" w:type="dxa"/>
          </w:tcPr>
          <w:p w14:paraId="1C998202" w14:textId="018B92D4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Left facial, UE and LE hemiplegia</w:t>
            </w:r>
          </w:p>
        </w:tc>
        <w:tc>
          <w:tcPr>
            <w:tcW w:w="992" w:type="dxa"/>
          </w:tcPr>
          <w:p w14:paraId="6A89CD5D" w14:textId="77777777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654B28E1" w14:textId="5845C6D8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481D4D16" w14:textId="599A911A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5 g/kg bolus for 1-d</w:t>
            </w:r>
          </w:p>
        </w:tc>
        <w:tc>
          <w:tcPr>
            <w:tcW w:w="993" w:type="dxa"/>
          </w:tcPr>
          <w:p w14:paraId="27230DF9" w14:textId="7D838004" w:rsidR="00E219C7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06DBE027" w14:textId="55FDB7DE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3C32F1B7" w14:textId="507442C2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>, vitamin C, carnitine, riboflavin</w:t>
            </w:r>
          </w:p>
        </w:tc>
        <w:tc>
          <w:tcPr>
            <w:tcW w:w="709" w:type="dxa"/>
            <w:vMerge/>
          </w:tcPr>
          <w:p w14:paraId="096FC024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1F2AE392" w14:textId="1B34B836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Partial: strength normalised; persistent L hyporeflexia.</w:t>
            </w:r>
          </w:p>
        </w:tc>
      </w:tr>
      <w:tr w:rsidR="00E219C7" w14:paraId="0BDF137A" w14:textId="77777777" w:rsidTr="00D32C11">
        <w:trPr>
          <w:cantSplit/>
        </w:trPr>
        <w:tc>
          <w:tcPr>
            <w:tcW w:w="1135" w:type="dxa"/>
            <w:vMerge/>
          </w:tcPr>
          <w:p w14:paraId="29205AE9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</w:tcPr>
          <w:p w14:paraId="7F368674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594C73C9" w14:textId="069182BB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8</w:t>
            </w:r>
          </w:p>
        </w:tc>
        <w:tc>
          <w:tcPr>
            <w:tcW w:w="1417" w:type="dxa"/>
          </w:tcPr>
          <w:p w14:paraId="6502C95F" w14:textId="76A8D866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tDNA deletion</w:t>
            </w:r>
          </w:p>
        </w:tc>
        <w:tc>
          <w:tcPr>
            <w:tcW w:w="709" w:type="dxa"/>
          </w:tcPr>
          <w:p w14:paraId="36F43C2C" w14:textId="33BAACE8" w:rsidR="00E219C7" w:rsidRPr="00A369A2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  <w:r w:rsidR="00E219C7" w:rsidRPr="00A369A2">
              <w:rPr>
                <w:rFonts w:ascii="Arial" w:eastAsia="MS Gothic" w:hAnsi="Arial" w:cs="Arial"/>
                <w:sz w:val="20"/>
                <w:szCs w:val="20"/>
              </w:rPr>
              <w:t>; 12</w:t>
            </w:r>
          </w:p>
        </w:tc>
        <w:tc>
          <w:tcPr>
            <w:tcW w:w="2268" w:type="dxa"/>
          </w:tcPr>
          <w:p w14:paraId="149CC749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Ataxia, dysmetria, worsened ophthalmoplegia, atonic episodes</w:t>
            </w:r>
          </w:p>
          <w:p w14:paraId="52B524B9" w14:textId="21611377" w:rsidR="00E219C7" w:rsidRPr="00B430BB" w:rsidRDefault="006D0812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Theme="minorHAnsi" w:hAnsi="Arial" w:cs="Arial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576C230F" w14:textId="77777777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0F6C2E1C" w14:textId="6871ECCF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0A4EA4A7" w14:textId="6913BD15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5 g/kg bolus for 5-d</w:t>
            </w:r>
          </w:p>
        </w:tc>
        <w:tc>
          <w:tcPr>
            <w:tcW w:w="993" w:type="dxa"/>
          </w:tcPr>
          <w:p w14:paraId="060F4D2C" w14:textId="349B18BF" w:rsidR="00E219C7" w:rsidRPr="00B430BB" w:rsidRDefault="00E1175C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o</w:t>
            </w:r>
          </w:p>
        </w:tc>
        <w:tc>
          <w:tcPr>
            <w:tcW w:w="1559" w:type="dxa"/>
          </w:tcPr>
          <w:p w14:paraId="141054CC" w14:textId="4B798150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5191D858" w14:textId="4D2B170C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</w:t>
            </w:r>
          </w:p>
        </w:tc>
        <w:tc>
          <w:tcPr>
            <w:tcW w:w="709" w:type="dxa"/>
            <w:vMerge/>
          </w:tcPr>
          <w:p w14:paraId="632597AF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34390E1C" w14:textId="3295D016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Atonia resolved</w:t>
            </w:r>
          </w:p>
        </w:tc>
      </w:tr>
      <w:tr w:rsidR="00E219C7" w14:paraId="7A79F51C" w14:textId="77777777" w:rsidTr="00D32C11">
        <w:trPr>
          <w:cantSplit/>
        </w:trPr>
        <w:tc>
          <w:tcPr>
            <w:tcW w:w="1135" w:type="dxa"/>
            <w:vMerge/>
            <w:shd w:val="clear" w:color="auto" w:fill="auto"/>
          </w:tcPr>
          <w:p w14:paraId="621273AB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1276" w:type="dxa"/>
            <w:shd w:val="clear" w:color="auto" w:fill="auto"/>
          </w:tcPr>
          <w:p w14:paraId="19C47BBB" w14:textId="77777777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  <w:p w14:paraId="78EC5D0E" w14:textId="3ADD7C02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#9</w:t>
            </w:r>
          </w:p>
        </w:tc>
        <w:tc>
          <w:tcPr>
            <w:tcW w:w="1417" w:type="dxa"/>
          </w:tcPr>
          <w:p w14:paraId="1EBADE8B" w14:textId="04B4D89E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i/>
                <w:iCs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SURF 1</w:t>
            </w:r>
          </w:p>
        </w:tc>
        <w:tc>
          <w:tcPr>
            <w:tcW w:w="709" w:type="dxa"/>
          </w:tcPr>
          <w:p w14:paraId="01F8491A" w14:textId="6185C869" w:rsidR="00E219C7" w:rsidRPr="00A369A2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F; 3 </w:t>
            </w:r>
            <w:r w:rsidRPr="00A369A2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(dec)</w:t>
            </w:r>
          </w:p>
        </w:tc>
        <w:tc>
          <w:tcPr>
            <w:tcW w:w="2268" w:type="dxa"/>
          </w:tcPr>
          <w:p w14:paraId="2D190C50" w14:textId="0152001B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Cheyne-Stokes- presented with an abnormal respiratory pattern </w:t>
            </w:r>
            <w:r w:rsidR="006D0812" w:rsidRPr="00B430BB">
              <w:rPr>
                <w:rFonts w:ascii="Arial" w:eastAsiaTheme="minorHAnsi" w:hAnsi="Arial" w:cs="Arial"/>
                <w:sz w:val="20"/>
                <w:szCs w:val="20"/>
              </w:rPr>
              <w:t>*</w:t>
            </w:r>
          </w:p>
        </w:tc>
        <w:tc>
          <w:tcPr>
            <w:tcW w:w="992" w:type="dxa"/>
          </w:tcPr>
          <w:p w14:paraId="501EB3C3" w14:textId="55FB69CA" w:rsidR="00D86D71" w:rsidRPr="00B430BB" w:rsidRDefault="00D86D7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1;</w:t>
            </w:r>
            <w:proofErr w:type="gramEnd"/>
          </w:p>
          <w:p w14:paraId="28D89DCA" w14:textId="3D38E1A4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IV</w:t>
            </w:r>
          </w:p>
          <w:p w14:paraId="34FA36CD" w14:textId="7B5928E6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5 g/kg for 1-d (1-d after presenting)</w:t>
            </w:r>
          </w:p>
        </w:tc>
        <w:tc>
          <w:tcPr>
            <w:tcW w:w="993" w:type="dxa"/>
          </w:tcPr>
          <w:p w14:paraId="7579BD25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6811AD67" w14:textId="7BD57173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0.13 g/kg/d</w:t>
            </w:r>
          </w:p>
          <w:p w14:paraId="7E1529DD" w14:textId="5354BC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(~2-y, 4-mo.)</w:t>
            </w:r>
          </w:p>
        </w:tc>
        <w:tc>
          <w:tcPr>
            <w:tcW w:w="1559" w:type="dxa"/>
          </w:tcPr>
          <w:p w14:paraId="0CF409DC" w14:textId="5692BE06" w:rsidR="00E219C7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092AF918" w14:textId="6D466AFF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vitamin E, alpha lipoic acid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B50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folinic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cid, riboflavin</w:t>
            </w:r>
          </w:p>
        </w:tc>
        <w:tc>
          <w:tcPr>
            <w:tcW w:w="709" w:type="dxa"/>
            <w:vMerge/>
          </w:tcPr>
          <w:p w14:paraId="50A2BBB9" w14:textId="77777777" w:rsidR="00E219C7" w:rsidRPr="00B430BB" w:rsidRDefault="00E219C7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</w:p>
        </w:tc>
        <w:tc>
          <w:tcPr>
            <w:tcW w:w="3422" w:type="dxa"/>
          </w:tcPr>
          <w:p w14:paraId="0E089648" w14:textId="10337B47" w:rsidR="00E219C7" w:rsidRPr="00B430BB" w:rsidRDefault="00E219C7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No- did not respond. Passed due to acute </w:t>
            </w:r>
            <w:bookmarkStart w:id="28" w:name="_Hlk65234217"/>
            <w:r w:rsidRPr="00B430BB">
              <w:rPr>
                <w:rFonts w:ascii="Arial" w:hAnsi="Arial" w:cs="Arial"/>
                <w:sz w:val="20"/>
                <w:szCs w:val="20"/>
              </w:rPr>
              <w:t>respiratory failure.</w:t>
            </w:r>
            <w:bookmarkEnd w:id="28"/>
          </w:p>
        </w:tc>
      </w:tr>
      <w:tr w:rsidR="008F770A" w14:paraId="4778189E" w14:textId="77777777" w:rsidTr="00D32C11">
        <w:trPr>
          <w:cantSplit/>
        </w:trPr>
        <w:tc>
          <w:tcPr>
            <w:tcW w:w="16044" w:type="dxa"/>
            <w:gridSpan w:val="11"/>
            <w:shd w:val="clear" w:color="auto" w:fill="auto"/>
          </w:tcPr>
          <w:p w14:paraId="5A74A202" w14:textId="691823AF" w:rsidR="008F770A" w:rsidRPr="008906FE" w:rsidRDefault="008F770A" w:rsidP="00213479">
            <w:pPr>
              <w:tabs>
                <w:tab w:val="left" w:pos="1426"/>
              </w:tabs>
              <w:rPr>
                <w:rFonts w:ascii="Arial" w:hAnsi="Arial" w:cs="Arial"/>
                <w:b/>
                <w:bCs/>
                <w:sz w:val="20"/>
                <w:szCs w:val="20"/>
                <w:highlight w:val="yellow"/>
              </w:rPr>
            </w:pPr>
            <w:bookmarkStart w:id="29" w:name="_Hlk78878288"/>
            <w:r w:rsidRPr="008906FE">
              <w:rPr>
                <w:rFonts w:ascii="Arial" w:eastAsia="MS Gothic" w:hAnsi="Arial" w:cs="Arial"/>
                <w:b/>
                <w:bCs/>
              </w:rPr>
              <w:t>Prophylaxis</w:t>
            </w:r>
            <w:bookmarkEnd w:id="29"/>
            <w:r w:rsidRPr="008906FE">
              <w:rPr>
                <w:rFonts w:ascii="Arial" w:eastAsia="MS Gothic" w:hAnsi="Arial" w:cs="Arial"/>
                <w:b/>
                <w:bCs/>
              </w:rPr>
              <w:t xml:space="preserve"> (only) </w:t>
            </w:r>
          </w:p>
        </w:tc>
      </w:tr>
      <w:tr w:rsidR="00C14F73" w14:paraId="6627FF59" w14:textId="77777777" w:rsidTr="00D32C11">
        <w:trPr>
          <w:cantSplit/>
        </w:trPr>
        <w:tc>
          <w:tcPr>
            <w:tcW w:w="1135" w:type="dxa"/>
          </w:tcPr>
          <w:p w14:paraId="1E59942E" w14:textId="317F808F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Calvaruso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1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DYWx2YXJ1c288L0F1dGhvcj48WWVhcj4yMDExPC9ZZWFy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DYWx2YXJ1c288L0F1dGhvcj48WWVhcj4yMDExPC9ZZWFy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8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D966B2B" w14:textId="746A5870" w:rsidR="00C14F73" w:rsidRPr="0021028A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21028A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3E9A553F" w14:textId="2ECFA937" w:rsidR="00C14F73" w:rsidRPr="0021028A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proofErr w:type="spellStart"/>
            <w:r w:rsidRPr="0021028A">
              <w:rPr>
                <w:rFonts w:ascii="Arial" w:eastAsia="MS Gothic" w:hAnsi="Arial" w:cs="Arial"/>
                <w:sz w:val="20"/>
                <w:szCs w:val="20"/>
              </w:rPr>
              <w:t>m.12146</w:t>
            </w:r>
            <w:proofErr w:type="spellEnd"/>
            <w:r w:rsidRPr="0021028A">
              <w:rPr>
                <w:rFonts w:ascii="Arial" w:eastAsia="MS Gothic" w:hAnsi="Arial" w:cs="Arial"/>
                <w:sz w:val="20"/>
                <w:szCs w:val="20"/>
              </w:rPr>
              <w:t xml:space="preserve"> A&gt;G</w:t>
            </w:r>
          </w:p>
        </w:tc>
        <w:tc>
          <w:tcPr>
            <w:tcW w:w="709" w:type="dxa"/>
          </w:tcPr>
          <w:p w14:paraId="41C518D8" w14:textId="6F9B70FA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20</w:t>
            </w:r>
          </w:p>
        </w:tc>
        <w:tc>
          <w:tcPr>
            <w:tcW w:w="2268" w:type="dxa"/>
          </w:tcPr>
          <w:p w14:paraId="3809756F" w14:textId="42956362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History of SLEs at 12 &amp; 15-y</w:t>
            </w:r>
          </w:p>
          <w:p w14:paraId="3B721194" w14:textId="0501A6D0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(acute, progressive encephalopathy with increased intracranial pressure, V field defects, and status epilepticus).</w:t>
            </w:r>
          </w:p>
          <w:p w14:paraId="4156F0D5" w14:textId="1F3517BB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CT, MRI, B</w:t>
            </w:r>
          </w:p>
        </w:tc>
        <w:tc>
          <w:tcPr>
            <w:tcW w:w="992" w:type="dxa"/>
          </w:tcPr>
          <w:p w14:paraId="3F61F777" w14:textId="3D4F8789" w:rsidR="00C14F73" w:rsidRPr="00B430BB" w:rsidRDefault="003763C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</w:tcPr>
          <w:p w14:paraId="0D7A6423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2C5F7323" w14:textId="466E381F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1 g/d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from 20-y</w:t>
            </w:r>
          </w:p>
        </w:tc>
        <w:tc>
          <w:tcPr>
            <w:tcW w:w="1559" w:type="dxa"/>
          </w:tcPr>
          <w:p w14:paraId="64D0D690" w14:textId="0D4E255E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3AC42BC7" w14:textId="2E0B4AA8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12D0467D" w14:textId="4FE5BEBC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5B2CF10A" w14:textId="2ACA804A" w:rsidR="00C14F73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</w:tr>
      <w:tr w:rsidR="00C14F73" w14:paraId="2BC593BC" w14:textId="77777777" w:rsidTr="00D32C11">
        <w:trPr>
          <w:cantSplit/>
        </w:trPr>
        <w:tc>
          <w:tcPr>
            <w:tcW w:w="1135" w:type="dxa"/>
          </w:tcPr>
          <w:p w14:paraId="6F586B38" w14:textId="6A9BFE5D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Cosentino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et al. 2019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Db3NlbnRpbm88L0F1dGhvcj48WWVhcj4yMDE5PC9ZZWFy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Db3NlbnRpbm88L0F1dGhvcj48WWVhcj4yMDE5PC9ZZWFy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29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E162AD2" w14:textId="16DDE303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23758E49" w14:textId="595AB0BF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6FE051BF" w14:textId="073B743E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42</w:t>
            </w:r>
          </w:p>
        </w:tc>
        <w:tc>
          <w:tcPr>
            <w:tcW w:w="2268" w:type="dxa"/>
          </w:tcPr>
          <w:p w14:paraId="0BACF451" w14:textId="41FBC4CD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History of migraine 8-m</w:t>
            </w:r>
            <w:r w:rsidR="0053781E" w:rsidRPr="00B430BB">
              <w:rPr>
                <w:rFonts w:ascii="Arial" w:eastAsia="MS Gothic" w:hAnsi="Arial" w:cs="Arial"/>
                <w:sz w:val="20"/>
                <w:szCs w:val="20"/>
              </w:rPr>
              <w:t>o.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previously. </w:t>
            </w:r>
            <w:proofErr w:type="spell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Spatio</w:t>
            </w:r>
            <w:proofErr w:type="spell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-temporal disorientation and confusion. </w:t>
            </w: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MRI, B</w:t>
            </w:r>
          </w:p>
        </w:tc>
        <w:tc>
          <w:tcPr>
            <w:tcW w:w="992" w:type="dxa"/>
          </w:tcPr>
          <w:p w14:paraId="05257882" w14:textId="7E4AA864" w:rsidR="00C14F73" w:rsidRPr="00B430BB" w:rsidRDefault="003763C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</w:tcPr>
          <w:p w14:paraId="3241117D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098CC5BB" w14:textId="39A04E69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1.66 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 xml:space="preserve">g </w:t>
            </w:r>
            <w:r w:rsidR="00027F48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bid</w:t>
            </w:r>
            <w:proofErr w:type="gramEnd"/>
          </w:p>
        </w:tc>
        <w:tc>
          <w:tcPr>
            <w:tcW w:w="1559" w:type="dxa"/>
          </w:tcPr>
          <w:p w14:paraId="788A5ABE" w14:textId="15395196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4AE5E420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Acute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g</w:t>
            </w:r>
            <w:r w:rsidRPr="00B430BB">
              <w:rPr>
                <w:rFonts w:ascii="Arial" w:hAnsi="Arial" w:cs="Arial"/>
                <w:sz w:val="20"/>
                <w:szCs w:val="20"/>
              </w:rPr>
              <w:t>lucocorticoids</w:t>
            </w:r>
            <w:r w:rsidR="00D331EF" w:rsidRPr="00B430BB">
              <w:rPr>
                <w:rFonts w:ascii="Arial" w:hAnsi="Arial" w:cs="Arial"/>
                <w:sz w:val="20"/>
                <w:szCs w:val="20"/>
              </w:rPr>
              <w:t>;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Chronic: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430BB">
              <w:rPr>
                <w:rFonts w:ascii="Arial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Pr="00B430BB">
              <w:rPr>
                <w:rFonts w:ascii="Arial" w:hAnsi="Arial" w:cs="Arial"/>
                <w:sz w:val="20"/>
                <w:szCs w:val="20"/>
              </w:rPr>
              <w:t>, riboflavin</w:t>
            </w:r>
          </w:p>
          <w:p w14:paraId="6EC8139F" w14:textId="110FC17B" w:rsidR="00A54F5A" w:rsidRPr="00B430BB" w:rsidRDefault="00A54F5A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Other: metformin, </w:t>
            </w:r>
            <w:r w:rsidR="00D04BC0" w:rsidRPr="00B430BB">
              <w:rPr>
                <w:rFonts w:ascii="Arial" w:hAnsi="Arial" w:cs="Arial"/>
                <w:sz w:val="20"/>
                <w:szCs w:val="20"/>
              </w:rPr>
              <w:t>lispro insulin</w:t>
            </w:r>
            <w:r w:rsidRPr="00B430BB">
              <w:rPr>
                <w:rFonts w:ascii="Arial" w:hAnsi="Arial" w:cs="Arial"/>
                <w:sz w:val="20"/>
                <w:szCs w:val="20"/>
              </w:rPr>
              <w:t>, linagliptin, enalapril</w:t>
            </w:r>
          </w:p>
        </w:tc>
        <w:tc>
          <w:tcPr>
            <w:tcW w:w="709" w:type="dxa"/>
          </w:tcPr>
          <w:p w14:paraId="0CA5AA7C" w14:textId="1BEA7172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4A8A03EE" w14:textId="32D99EDA" w:rsidR="00C14F73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</w:tr>
      <w:tr w:rsidR="00C14F73" w14:paraId="59893703" w14:textId="77777777" w:rsidTr="00D32C11">
        <w:trPr>
          <w:cantSplit/>
        </w:trPr>
        <w:tc>
          <w:tcPr>
            <w:tcW w:w="1135" w:type="dxa"/>
          </w:tcPr>
          <w:p w14:paraId="326E6340" w14:textId="15148FEA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>Fukuda &amp; Nagao 2019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GdWt1ZGE8L0F1dGhvcj48WWVhcj4yMDE5PC9ZZWFyPjxS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GdWt1ZGE8L0F1dGhvcj48WWVhcj4yMDE5PC9ZZWFyPjxS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30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FE264F1" w14:textId="74690AF0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3B475176" w14:textId="7CD59F3B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3A0CE286" w14:textId="2A4A98FD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55</w:t>
            </w:r>
          </w:p>
        </w:tc>
        <w:tc>
          <w:tcPr>
            <w:tcW w:w="2268" w:type="dxa"/>
          </w:tcPr>
          <w:p w14:paraId="1BF0DA27" w14:textId="2833910B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Loss of consciousness, bilateral convulsion S. UL and LL were paralyzed and did not respond to painful stimuli. L-HH diminished after 1-d.</w:t>
            </w:r>
          </w:p>
          <w:p w14:paraId="1B5B1389" w14:textId="58DBF776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MRI, B</w:t>
            </w:r>
          </w:p>
        </w:tc>
        <w:tc>
          <w:tcPr>
            <w:tcW w:w="992" w:type="dxa"/>
          </w:tcPr>
          <w:p w14:paraId="100934FB" w14:textId="4EB8F897" w:rsidR="00C14F73" w:rsidRPr="00B430BB" w:rsidRDefault="003763C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</w:tcPr>
          <w:p w14:paraId="5FE31BF2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4C423C3A" w14:textId="0E79213C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12 g/d, from d-253 of presenting with SLE</w:t>
            </w:r>
          </w:p>
        </w:tc>
        <w:tc>
          <w:tcPr>
            <w:tcW w:w="1559" w:type="dxa"/>
          </w:tcPr>
          <w:p w14:paraId="240D5C02" w14:textId="3223C91C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05220A90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Chronic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: </w:t>
            </w:r>
          </w:p>
          <w:p w14:paraId="5D0808C7" w14:textId="7FF7848B" w:rsidR="00C14F73" w:rsidRPr="00B430BB" w:rsidRDefault="008906FE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L</w:t>
            </w:r>
            <w:r w:rsidR="00C14F73" w:rsidRPr="00B430BB">
              <w:rPr>
                <w:rFonts w:ascii="Arial" w:eastAsia="MS Gothic" w:hAnsi="Arial" w:cs="Arial"/>
                <w:sz w:val="20"/>
                <w:szCs w:val="20"/>
              </w:rPr>
              <w:t xml:space="preserve">-carnitine, </w:t>
            </w:r>
            <w:proofErr w:type="spellStart"/>
            <w:r w:rsidR="00C14F73" w:rsidRPr="00B430BB">
              <w:rPr>
                <w:rFonts w:ascii="Arial" w:eastAsia="MS Gothic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proofErr w:type="gramStart"/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r w:rsidR="00C14F73" w:rsidRPr="00B430BB">
              <w:rPr>
                <w:rFonts w:ascii="Arial" w:eastAsia="MS Gothic" w:hAnsi="Arial" w:cs="Arial"/>
                <w:sz w:val="20"/>
                <w:szCs w:val="20"/>
              </w:rPr>
              <w:t>,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f</w:t>
            </w:r>
            <w:r w:rsidR="00C14F73" w:rsidRPr="00B430BB">
              <w:rPr>
                <w:rFonts w:ascii="Arial" w:eastAsia="MS Gothic" w:hAnsi="Arial" w:cs="Arial"/>
                <w:sz w:val="20"/>
                <w:szCs w:val="20"/>
              </w:rPr>
              <w:t>ursultiamine</w:t>
            </w:r>
            <w:proofErr w:type="spellEnd"/>
            <w:proofErr w:type="gramEnd"/>
            <w:r w:rsidR="00C14F73" w:rsidRPr="00B430BB">
              <w:rPr>
                <w:rFonts w:ascii="Arial" w:eastAsia="MS Gothic" w:hAnsi="Arial" w:cs="Arial"/>
                <w:sz w:val="20"/>
                <w:szCs w:val="20"/>
              </w:rPr>
              <w:t xml:space="preserve">, </w:t>
            </w:r>
            <w:r w:rsidR="004205B8" w:rsidRPr="00B430BB">
              <w:rPr>
                <w:rFonts w:ascii="Arial" w:eastAsia="MS Gothic" w:hAnsi="Arial" w:cs="Arial"/>
                <w:sz w:val="20"/>
                <w:szCs w:val="20"/>
              </w:rPr>
              <w:t>a</w:t>
            </w:r>
            <w:r w:rsidR="00C14F73" w:rsidRPr="00B430BB">
              <w:rPr>
                <w:rFonts w:ascii="Arial" w:eastAsia="MS Gothic" w:hAnsi="Arial" w:cs="Arial"/>
                <w:sz w:val="20"/>
                <w:szCs w:val="20"/>
              </w:rPr>
              <w:t>scorbic acid</w:t>
            </w:r>
          </w:p>
          <w:p w14:paraId="2F8F7186" w14:textId="68994C78" w:rsidR="004205B8" w:rsidRPr="00B430BB" w:rsidRDefault="00D04BC0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Other: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diabetic ketoacidosis treatment- fluid resuscitation, insulin infusion, potassium.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glargine ,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lispro, glimepiride</w:t>
            </w:r>
          </w:p>
        </w:tc>
        <w:tc>
          <w:tcPr>
            <w:tcW w:w="709" w:type="dxa"/>
          </w:tcPr>
          <w:p w14:paraId="2D02EF62" w14:textId="5A0D51AC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None</w:t>
            </w:r>
          </w:p>
        </w:tc>
        <w:tc>
          <w:tcPr>
            <w:tcW w:w="3422" w:type="dxa"/>
          </w:tcPr>
          <w:p w14:paraId="64A643F0" w14:textId="76C75739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. Brain lesions almost disappeared by d-302 (49-d) and no further SLEs.</w:t>
            </w:r>
          </w:p>
        </w:tc>
      </w:tr>
      <w:tr w:rsidR="00C14F73" w14:paraId="63EF24F4" w14:textId="77777777" w:rsidTr="00D32C11">
        <w:trPr>
          <w:cantSplit/>
        </w:trPr>
        <w:tc>
          <w:tcPr>
            <w:tcW w:w="1135" w:type="dxa"/>
          </w:tcPr>
          <w:p w14:paraId="16982DF8" w14:textId="785B1323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arques-Matos 2015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NYXJxdWVzLU1hdG9zPC9BdXRob3I+PFllYXI+MjAxNjwv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NYXJxdWVzLU1hdG9zPC9BdXRob3I+PFllYXI+MjAxNjwv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31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72845A1" w14:textId="1D623E63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642822BD" w14:textId="77777777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  <w:p w14:paraId="0F0416B8" w14:textId="2DD3CB87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STXinwei" w:hAnsi="Arial" w:cs="Arial"/>
                <w:sz w:val="20"/>
                <w:szCs w:val="20"/>
                <w:lang w:val="en-US"/>
              </w:rPr>
              <w:t>(15% hetroplasmy in blood; 70% in muscle)</w:t>
            </w:r>
          </w:p>
        </w:tc>
        <w:tc>
          <w:tcPr>
            <w:tcW w:w="709" w:type="dxa"/>
          </w:tcPr>
          <w:p w14:paraId="2AE85388" w14:textId="4682FA89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M; </w:t>
            </w:r>
            <w:r w:rsidR="006D0812" w:rsidRPr="00A369A2">
              <w:rPr>
                <w:rFonts w:ascii="Arial" w:eastAsia="MS Gothic" w:hAnsi="Arial" w:cs="Arial"/>
                <w:sz w:val="20"/>
                <w:szCs w:val="20"/>
              </w:rPr>
              <w:t>&gt;50</w:t>
            </w:r>
          </w:p>
        </w:tc>
        <w:tc>
          <w:tcPr>
            <w:tcW w:w="2268" w:type="dxa"/>
          </w:tcPr>
          <w:p w14:paraId="34AED27F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5-y history of stepwise loss of executive and somatosensory functions (interpreted as 2 previous SLEs).</w:t>
            </w:r>
          </w:p>
          <w:p w14:paraId="2DD95536" w14:textId="0402E02D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CT, MRI, EEG, B</w:t>
            </w:r>
          </w:p>
        </w:tc>
        <w:tc>
          <w:tcPr>
            <w:tcW w:w="992" w:type="dxa"/>
          </w:tcPr>
          <w:p w14:paraId="05A6B311" w14:textId="21348B71" w:rsidR="00C14F73" w:rsidRPr="00B430BB" w:rsidRDefault="003763C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</w:tcPr>
          <w:p w14:paraId="36FDDC9B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Yes</w:t>
            </w:r>
          </w:p>
          <w:p w14:paraId="67303A5C" w14:textId="40B416A9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60 mg/d</w:t>
            </w:r>
          </w:p>
        </w:tc>
        <w:tc>
          <w:tcPr>
            <w:tcW w:w="1559" w:type="dxa"/>
          </w:tcPr>
          <w:p w14:paraId="403BDB8D" w14:textId="4AB06538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Previously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taking  valproate</w:t>
            </w:r>
            <w:proofErr w:type="gramEnd"/>
            <w:r w:rsidR="00FF5A4F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(discontinued)</w:t>
            </w:r>
          </w:p>
        </w:tc>
        <w:tc>
          <w:tcPr>
            <w:tcW w:w="1564" w:type="dxa"/>
          </w:tcPr>
          <w:p w14:paraId="53627AED" w14:textId="67F5C476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Previously: aspirin, risperidone, memantine and dipyridamole (discontinued),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started quetiapine</w:t>
            </w:r>
            <w:r w:rsidR="00D331EF" w:rsidRPr="00B430BB">
              <w:rPr>
                <w:rFonts w:ascii="Arial" w:eastAsia="MS Gothic" w:hAnsi="Arial" w:cs="Arial"/>
                <w:sz w:val="20"/>
                <w:szCs w:val="20"/>
              </w:rPr>
              <w:t>.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spirin prescribed with </w:t>
            </w:r>
            <w:r w:rsidR="00E1175C">
              <w:rPr>
                <w:rFonts w:ascii="Arial" w:eastAsia="MS Gothic" w:hAnsi="Arial" w:cs="Arial"/>
                <w:sz w:val="20"/>
                <w:szCs w:val="20"/>
              </w:rPr>
              <w:t>L-arginine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.</w:t>
            </w:r>
          </w:p>
        </w:tc>
        <w:tc>
          <w:tcPr>
            <w:tcW w:w="709" w:type="dxa"/>
          </w:tcPr>
          <w:p w14:paraId="0412B39D" w14:textId="37CF59E9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eastAsia="MS Gothic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733615B9" w14:textId="491F2A7D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. Minimized the iatrogenic cognitive symptoms.</w:t>
            </w:r>
          </w:p>
          <w:p w14:paraId="13243695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</w:p>
          <w:p w14:paraId="5C813585" w14:textId="2CCF905F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</w:p>
        </w:tc>
      </w:tr>
      <w:tr w:rsidR="00C14F73" w14:paraId="39C42782" w14:textId="77777777" w:rsidTr="00D32C11">
        <w:trPr>
          <w:cantSplit/>
        </w:trPr>
        <w:tc>
          <w:tcPr>
            <w:tcW w:w="1135" w:type="dxa"/>
          </w:tcPr>
          <w:p w14:paraId="67B562D6" w14:textId="613B4F56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lastRenderedPageBreak/>
              <w:t xml:space="preserve">Selim &amp; </w:t>
            </w:r>
            <w:proofErr w:type="spellStart"/>
            <w:r w:rsidRPr="00A369A2">
              <w:rPr>
                <w:rFonts w:ascii="Arial" w:eastAsia="MS Gothic" w:hAnsi="Arial" w:cs="Arial"/>
                <w:sz w:val="20"/>
                <w:szCs w:val="20"/>
              </w:rPr>
              <w:t>Mehaney</w:t>
            </w:r>
            <w:proofErr w:type="spellEnd"/>
            <w:r w:rsidRPr="00A369A2">
              <w:rPr>
                <w:rFonts w:ascii="Arial" w:eastAsia="MS Gothic" w:hAnsi="Arial" w:cs="Arial"/>
                <w:sz w:val="20"/>
                <w:szCs w:val="20"/>
              </w:rPr>
              <w:t xml:space="preserve"> 2013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ZWxpbTwvQXV0aG9yPjxZZWFyPjIwMTM8L1llYXI+PFJl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ZWxpbTwvQXV0aG9yPjxZZWFyPjIwMTM8L1llYXI+PFJl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32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349D8C67" w14:textId="378FC6E6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1B200B09" w14:textId="21CE33B5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375413EA" w14:textId="7EA26B89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10</w:t>
            </w:r>
          </w:p>
        </w:tc>
        <w:tc>
          <w:tcPr>
            <w:tcW w:w="2268" w:type="dxa"/>
          </w:tcPr>
          <w:p w14:paraId="1347430C" w14:textId="412BC269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5-y history of recurrent episodes of H, </w:t>
            </w:r>
            <w:proofErr w:type="gramStart"/>
            <w:r w:rsidRPr="00B430BB">
              <w:rPr>
                <w:rFonts w:ascii="Arial" w:eastAsia="MS Gothic" w:hAnsi="Arial" w:cs="Arial"/>
                <w:sz w:val="20"/>
                <w:szCs w:val="20"/>
              </w:rPr>
              <w:t>nausea</w:t>
            </w:r>
            <w:proofErr w:type="gramEnd"/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 and V; associated with R-side W with difficulties in language and memory and </w:t>
            </w:r>
            <w:r w:rsidR="005F251F" w:rsidRPr="00B430BB">
              <w:rPr>
                <w:rFonts w:ascii="Arial" w:eastAsia="MS Gothic" w:hAnsi="Arial" w:cs="Arial"/>
                <w:sz w:val="20"/>
                <w:szCs w:val="20"/>
              </w:rPr>
              <w:t>V</w:t>
            </w:r>
          </w:p>
          <w:p w14:paraId="3AA4E984" w14:textId="039873BB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disturbance, mostly R-HH.</w:t>
            </w:r>
            <w:r w:rsidR="00E56011" w:rsidRPr="00B430BB">
              <w:rPr>
                <w:rFonts w:ascii="Arial" w:eastAsia="MS Gothic" w:hAnsi="Arial" w:cs="Arial"/>
                <w:sz w:val="20"/>
                <w:szCs w:val="20"/>
              </w:rPr>
              <w:t xml:space="preserve"> 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Mild R-hemiparesis.</w:t>
            </w:r>
          </w:p>
          <w:p w14:paraId="2F8CC1F7" w14:textId="2810C30E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 xml:space="preserve">MRI, </w:t>
            </w:r>
            <w:proofErr w:type="spellStart"/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MRA</w:t>
            </w:r>
            <w:proofErr w:type="spellEnd"/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, B</w:t>
            </w:r>
          </w:p>
        </w:tc>
        <w:tc>
          <w:tcPr>
            <w:tcW w:w="992" w:type="dxa"/>
          </w:tcPr>
          <w:p w14:paraId="45F9DEEC" w14:textId="7012A435" w:rsidR="00C14F73" w:rsidRPr="00B430BB" w:rsidRDefault="003763C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</w:tcPr>
          <w:p w14:paraId="56423B34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1DE9D46F" w14:textId="59AF2C3A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0.5 </w:t>
            </w:r>
            <w:proofErr w:type="gramStart"/>
            <w:r w:rsidRPr="00B430BB">
              <w:rPr>
                <w:rFonts w:ascii="Arial" w:hAnsi="Arial" w:cs="Arial"/>
                <w:sz w:val="20"/>
                <w:szCs w:val="20"/>
              </w:rPr>
              <w:t xml:space="preserve">g </w:t>
            </w:r>
            <w:r w:rsidR="00027F48">
              <w:rPr>
                <w:rFonts w:ascii="Arial" w:eastAsia="STXinwei" w:hAnsi="Arial" w:cs="Arial"/>
                <w:sz w:val="20"/>
                <w:szCs w:val="20"/>
                <w:lang w:val="en-US"/>
              </w:rPr>
              <w:t xml:space="preserve"> bid</w:t>
            </w:r>
            <w:proofErr w:type="gramEnd"/>
          </w:p>
        </w:tc>
        <w:tc>
          <w:tcPr>
            <w:tcW w:w="1559" w:type="dxa"/>
          </w:tcPr>
          <w:p w14:paraId="2E8771DA" w14:textId="5EAC2BE2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1D2795A2" w14:textId="72A471AC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709" w:type="dxa"/>
          </w:tcPr>
          <w:p w14:paraId="12A42EBD" w14:textId="73C8F1A5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3FA1B5B1" w14:textId="1FE1ED20" w:rsidR="00C14F73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  <w:highlight w:val="yellow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</w:tr>
      <w:tr w:rsidR="00C14F73" w14:paraId="27FA5CBE" w14:textId="77777777" w:rsidTr="00D32C11">
        <w:trPr>
          <w:cantSplit/>
        </w:trPr>
        <w:tc>
          <w:tcPr>
            <w:tcW w:w="1135" w:type="dxa"/>
          </w:tcPr>
          <w:p w14:paraId="22F7D081" w14:textId="708A2232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Sun et al. 2018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dW48L0F1dGhvcj48WWVhcj4yMDE4PC9ZZWFyPjxSZWNO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dW48L0F1dGhvcj48WWVhcj4yMDE4PC9ZZWFyPjxSZWNO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33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1806B8A3" w14:textId="0544F5C7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54E5FB89" w14:textId="419596A7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15EFAB10" w14:textId="22C169D3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M; 38</w:t>
            </w:r>
          </w:p>
        </w:tc>
        <w:tc>
          <w:tcPr>
            <w:tcW w:w="2268" w:type="dxa"/>
          </w:tcPr>
          <w:p w14:paraId="278445C8" w14:textId="36ADF024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>R hemiparesis, cortical blindness on R half side of eyes for 1-m</w:t>
            </w:r>
            <w:r w:rsidR="0053781E" w:rsidRPr="00B430BB">
              <w:rPr>
                <w:rFonts w:ascii="Arial" w:eastAsia="MS Gothic" w:hAnsi="Arial" w:cs="Arial"/>
                <w:sz w:val="20"/>
                <w:szCs w:val="20"/>
              </w:rPr>
              <w:t>o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>.</w:t>
            </w:r>
          </w:p>
          <w:p w14:paraId="268234B2" w14:textId="2C445D54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History of </w:t>
            </w:r>
            <w:r w:rsidR="00E12E22" w:rsidRPr="00B430BB">
              <w:rPr>
                <w:rFonts w:ascii="Arial" w:eastAsia="MS Gothic" w:hAnsi="Arial" w:cs="Arial"/>
                <w:sz w:val="20"/>
                <w:szCs w:val="20"/>
              </w:rPr>
              <w:t>m</w:t>
            </w:r>
            <w:r w:rsidRPr="00B430BB">
              <w:rPr>
                <w:rFonts w:ascii="Arial" w:eastAsia="MS Gothic" w:hAnsi="Arial" w:cs="Arial"/>
                <w:sz w:val="20"/>
                <w:szCs w:val="20"/>
              </w:rPr>
              <w:t xml:space="preserve">igraine H for 20-y. 3-y prior, L hemiparesis and L cortical blindness (recovered), with recurrent S from then on. </w:t>
            </w:r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 xml:space="preserve">MRI, </w:t>
            </w:r>
            <w:proofErr w:type="spellStart"/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MRA</w:t>
            </w:r>
            <w:proofErr w:type="spellEnd"/>
            <w:r w:rsidRPr="00B430BB">
              <w:rPr>
                <w:rFonts w:ascii="Arial" w:eastAsia="MS Gothic" w:hAnsi="Arial" w:cs="Arial"/>
                <w:i/>
                <w:iCs/>
                <w:sz w:val="20"/>
                <w:szCs w:val="20"/>
              </w:rPr>
              <w:t>, B</w:t>
            </w:r>
          </w:p>
        </w:tc>
        <w:tc>
          <w:tcPr>
            <w:tcW w:w="992" w:type="dxa"/>
          </w:tcPr>
          <w:p w14:paraId="6C2C46C3" w14:textId="2A45361E" w:rsidR="00C14F73" w:rsidRPr="00B430BB" w:rsidRDefault="003763C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</w:tcPr>
          <w:p w14:paraId="45044645" w14:textId="77777777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  <w:p w14:paraId="79A38638" w14:textId="3073F130" w:rsidR="00C14F73" w:rsidRPr="00B430BB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Dose: </w:t>
            </w:r>
            <w:r w:rsidR="00012051">
              <w:rPr>
                <w:rFonts w:ascii="Arial" w:hAnsi="Arial" w:cs="Arial"/>
                <w:sz w:val="20"/>
                <w:szCs w:val="20"/>
              </w:rPr>
              <w:t>NR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="00D86D71" w:rsidRPr="00B430BB">
              <w:rPr>
                <w:rFonts w:ascii="Arial" w:hAnsi="Arial" w:cs="Arial"/>
                <w:sz w:val="20"/>
                <w:szCs w:val="20"/>
              </w:rPr>
              <w:t>(n</w:t>
            </w:r>
            <w:r w:rsidRPr="00B430BB">
              <w:rPr>
                <w:rFonts w:ascii="Arial" w:hAnsi="Arial" w:cs="Arial"/>
                <w:sz w:val="20"/>
                <w:szCs w:val="20"/>
              </w:rPr>
              <w:t>early 1</w:t>
            </w:r>
            <w:r w:rsidR="005F251F" w:rsidRPr="00B430BB">
              <w:rPr>
                <w:rFonts w:ascii="Arial" w:hAnsi="Arial" w:cs="Arial"/>
                <w:sz w:val="20"/>
                <w:szCs w:val="20"/>
              </w:rPr>
              <w:t>-</w:t>
            </w:r>
            <w:r w:rsidRPr="00B430BB">
              <w:rPr>
                <w:rFonts w:ascii="Arial" w:hAnsi="Arial" w:cs="Arial"/>
                <w:sz w:val="20"/>
                <w:szCs w:val="20"/>
              </w:rPr>
              <w:t>y</w:t>
            </w:r>
            <w:r w:rsidR="00D86D71" w:rsidRPr="00B430BB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559" w:type="dxa"/>
          </w:tcPr>
          <w:p w14:paraId="11611B64" w14:textId="0EBF1A2F" w:rsidR="00C14F73" w:rsidRPr="00B430BB" w:rsidRDefault="00D331EF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="00C14F73" w:rsidRPr="00B430BB">
              <w:rPr>
                <w:rFonts w:ascii="Arial" w:hAnsi="Arial" w:cs="Arial"/>
                <w:sz w:val="20"/>
                <w:szCs w:val="20"/>
              </w:rPr>
              <w:t>alproic acid sodium</w:t>
            </w:r>
          </w:p>
        </w:tc>
        <w:tc>
          <w:tcPr>
            <w:tcW w:w="1564" w:type="dxa"/>
          </w:tcPr>
          <w:p w14:paraId="55648758" w14:textId="674FD5E3" w:rsidR="00C14F73" w:rsidRPr="00B430BB" w:rsidRDefault="00225B0A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aspirin, a statin, </w:t>
            </w:r>
            <w:proofErr w:type="spellStart"/>
            <w:r w:rsidR="00C14F73" w:rsidRPr="00B430BB">
              <w:rPr>
                <w:rFonts w:ascii="Arial" w:hAnsi="Arial" w:cs="Arial"/>
                <w:sz w:val="20"/>
                <w:szCs w:val="20"/>
              </w:rPr>
              <w:t>Co</w:t>
            </w:r>
            <w:r w:rsidR="00FE6E2A" w:rsidRPr="00B430BB">
              <w:rPr>
                <w:rFonts w:ascii="Arial" w:hAnsi="Arial" w:cs="Arial"/>
                <w:sz w:val="20"/>
                <w:szCs w:val="20"/>
              </w:rPr>
              <w:t>Q</w:t>
            </w:r>
            <w:r w:rsidR="00FE6E2A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  <w:r w:rsidR="00D331EF" w:rsidRPr="00B430BB">
              <w:rPr>
                <w:rFonts w:ascii="Arial" w:hAnsi="Arial" w:cs="Arial"/>
                <w:sz w:val="20"/>
                <w:szCs w:val="20"/>
              </w:rPr>
              <w:t>,</w:t>
            </w:r>
            <w:r w:rsidR="00C14F73" w:rsidRPr="00B430BB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4205B8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="00C14F73" w:rsidRPr="00B430BB">
              <w:rPr>
                <w:rFonts w:ascii="Arial" w:hAnsi="Arial" w:cs="Arial"/>
                <w:sz w:val="20"/>
                <w:szCs w:val="20"/>
              </w:rPr>
              <w:t>itamin C</w:t>
            </w:r>
          </w:p>
        </w:tc>
        <w:tc>
          <w:tcPr>
            <w:tcW w:w="709" w:type="dxa"/>
          </w:tcPr>
          <w:p w14:paraId="0CA927C5" w14:textId="5C4780DD" w:rsidR="00C14F73" w:rsidRPr="00B430BB" w:rsidRDefault="00012051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50675A27" w14:textId="03534CE3" w:rsidR="00C14F73" w:rsidRPr="00B430BB" w:rsidRDefault="00A54F5A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 xml:space="preserve">Unclear. </w:t>
            </w:r>
            <w:r w:rsidR="00C14F73" w:rsidRPr="00B430BB">
              <w:rPr>
                <w:rFonts w:ascii="Arial" w:hAnsi="Arial" w:cs="Arial"/>
                <w:sz w:val="20"/>
                <w:szCs w:val="20"/>
              </w:rPr>
              <w:t xml:space="preserve">No SLEs and his </w:t>
            </w:r>
            <w:r w:rsidR="005F251F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="00C14F73" w:rsidRPr="00B430BB">
              <w:rPr>
                <w:rFonts w:ascii="Arial" w:hAnsi="Arial" w:cs="Arial"/>
                <w:sz w:val="20"/>
                <w:szCs w:val="20"/>
              </w:rPr>
              <w:t xml:space="preserve"> field defect improved. Occasional S but less than before, now needs family care.</w:t>
            </w:r>
            <w:r w:rsidR="00225B0A" w:rsidRPr="00B430BB">
              <w:rPr>
                <w:rFonts w:ascii="Arial" w:hAnsi="Arial" w:cs="Arial"/>
                <w:sz w:val="20"/>
                <w:szCs w:val="20"/>
              </w:rPr>
              <w:t xml:space="preserve"> However, 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simultaneous </w:t>
            </w:r>
            <w:r w:rsidR="00225B0A" w:rsidRPr="00B430BB">
              <w:rPr>
                <w:rFonts w:ascii="Arial" w:hAnsi="Arial" w:cs="Arial"/>
                <w:sz w:val="20"/>
                <w:szCs w:val="20"/>
              </w:rPr>
              <w:t>AED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treatment.</w:t>
            </w:r>
          </w:p>
        </w:tc>
      </w:tr>
      <w:tr w:rsidR="00C14F73" w14:paraId="6AC3EA74" w14:textId="77777777" w:rsidTr="00D32C11">
        <w:trPr>
          <w:cantSplit/>
        </w:trPr>
        <w:tc>
          <w:tcPr>
            <w:tcW w:w="1135" w:type="dxa"/>
          </w:tcPr>
          <w:p w14:paraId="2945783C" w14:textId="12434A07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Suzuki et al. 2017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dXp1a2k8L0F1dGhvcj48WWVhcj4yMDE3PC9ZZWFyPjxS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begin">
                <w:fldData xml:space="preserve">PEVuZE5vdGU+PENpdGU+PEF1dGhvcj5TdXp1a2k8L0F1dGhvcj48WWVhcj4yMDE3PC9ZZWFyPjxS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==
</w:fldData>
              </w:fldCha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instrText xml:space="preserve"> ADDIN EN.CITE.DATA </w:instrText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</w:r>
            <w:r w:rsidR="0093421E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separate"/>
            </w:r>
            <w:r w:rsidR="0093421E" w:rsidRPr="0093421E">
              <w:rPr>
                <w:rFonts w:ascii="Arial" w:eastAsia="MS Gothic" w:hAnsi="Arial" w:cs="Arial"/>
                <w:noProof/>
                <w:sz w:val="20"/>
                <w:szCs w:val="20"/>
                <w:vertAlign w:val="superscript"/>
              </w:rPr>
              <w:t>34</w:t>
            </w:r>
            <w:r w:rsidRPr="00A369A2">
              <w:rPr>
                <w:rFonts w:ascii="Arial" w:eastAsia="MS Gothic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198FEA42" w14:textId="77777777" w:rsidR="00C14F73" w:rsidRPr="00A369A2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1</w:t>
            </w:r>
          </w:p>
          <w:p w14:paraId="69226332" w14:textId="096345DB" w:rsidR="008653A6" w:rsidRPr="00A369A2" w:rsidRDefault="008653A6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#1</w:t>
            </w:r>
          </w:p>
        </w:tc>
        <w:tc>
          <w:tcPr>
            <w:tcW w:w="1417" w:type="dxa"/>
          </w:tcPr>
          <w:p w14:paraId="6744675A" w14:textId="06298412" w:rsidR="00C14F73" w:rsidRPr="00A369A2" w:rsidRDefault="00C14F73" w:rsidP="00213479">
            <w:pPr>
              <w:tabs>
                <w:tab w:val="left" w:pos="1426"/>
              </w:tabs>
              <w:rPr>
                <w:rFonts w:ascii="Arial" w:eastAsia="MS Gothic" w:hAnsi="Arial" w:cs="Arial"/>
                <w:sz w:val="20"/>
                <w:szCs w:val="20"/>
              </w:rPr>
            </w:pPr>
            <w:r w:rsidRPr="00A369A2">
              <w:rPr>
                <w:rFonts w:ascii="Arial" w:eastAsia="MS Gothic" w:hAnsi="Arial" w:cs="Arial"/>
                <w:sz w:val="20"/>
                <w:szCs w:val="20"/>
              </w:rPr>
              <w:t>m.3243A&gt;G</w:t>
            </w:r>
          </w:p>
        </w:tc>
        <w:tc>
          <w:tcPr>
            <w:tcW w:w="709" w:type="dxa"/>
          </w:tcPr>
          <w:p w14:paraId="01BC4856" w14:textId="77777777" w:rsidR="00C14F73" w:rsidRPr="00A369A2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sz w:val="20"/>
                <w:szCs w:val="20"/>
              </w:rPr>
              <w:t>F; 23</w:t>
            </w:r>
          </w:p>
          <w:p w14:paraId="463DE101" w14:textId="2F2FBBA6" w:rsidR="00C14F73" w:rsidRPr="00A369A2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A369A2">
              <w:rPr>
                <w:rFonts w:ascii="Arial" w:hAnsi="Arial" w:cs="Arial"/>
                <w:i/>
                <w:iCs/>
                <w:sz w:val="20"/>
                <w:szCs w:val="20"/>
              </w:rPr>
              <w:t>(dec)</w:t>
            </w:r>
          </w:p>
        </w:tc>
        <w:tc>
          <w:tcPr>
            <w:tcW w:w="2268" w:type="dxa"/>
          </w:tcPr>
          <w:p w14:paraId="05B58459" w14:textId="1CADE916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1</w:t>
            </w:r>
            <w:r w:rsidRPr="00B430BB">
              <w:rPr>
                <w:rFonts w:ascii="Arial" w:hAnsi="Arial" w:cs="Arial"/>
                <w:sz w:val="20"/>
                <w:szCs w:val="20"/>
                <w:vertAlign w:val="superscript"/>
              </w:rPr>
              <w:t>st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 SLE at 10-y (H, </w:t>
            </w:r>
            <w:r w:rsidR="00CE2E1E">
              <w:rPr>
                <w:rFonts w:ascii="Arial" w:hAnsi="Arial" w:cs="Arial"/>
                <w:sz w:val="20"/>
                <w:szCs w:val="20"/>
              </w:rPr>
              <w:t>vomiting</w:t>
            </w:r>
            <w:r w:rsidRPr="00B430BB">
              <w:rPr>
                <w:rFonts w:ascii="Arial" w:hAnsi="Arial" w:cs="Arial"/>
                <w:sz w:val="20"/>
                <w:szCs w:val="20"/>
              </w:rPr>
              <w:t xml:space="preserve">, blurred </w:t>
            </w:r>
            <w:r w:rsidR="00E12E22" w:rsidRPr="00B430BB">
              <w:rPr>
                <w:rFonts w:ascii="Arial" w:hAnsi="Arial" w:cs="Arial"/>
                <w:sz w:val="20"/>
                <w:szCs w:val="20"/>
              </w:rPr>
              <w:t>V</w:t>
            </w:r>
            <w:r w:rsidRPr="00B430BB">
              <w:rPr>
                <w:rFonts w:ascii="Arial" w:hAnsi="Arial" w:cs="Arial"/>
                <w:sz w:val="20"/>
                <w:szCs w:val="20"/>
              </w:rPr>
              <w:t>).</w:t>
            </w:r>
          </w:p>
          <w:p w14:paraId="4EEDC020" w14:textId="216AF1FA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B430BB">
              <w:rPr>
                <w:rFonts w:ascii="Arial" w:hAnsi="Arial" w:cs="Arial"/>
                <w:i/>
                <w:iCs/>
                <w:sz w:val="20"/>
                <w:szCs w:val="20"/>
              </w:rPr>
              <w:t>MRI B</w:t>
            </w:r>
          </w:p>
        </w:tc>
        <w:tc>
          <w:tcPr>
            <w:tcW w:w="992" w:type="dxa"/>
          </w:tcPr>
          <w:p w14:paraId="11F06086" w14:textId="121857BF" w:rsidR="00C14F73" w:rsidRPr="00B430BB" w:rsidRDefault="003763CA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A</w:t>
            </w:r>
          </w:p>
        </w:tc>
        <w:tc>
          <w:tcPr>
            <w:tcW w:w="993" w:type="dxa"/>
          </w:tcPr>
          <w:p w14:paraId="4DB3A070" w14:textId="553E8FD2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1559" w:type="dxa"/>
          </w:tcPr>
          <w:p w14:paraId="7F1EC585" w14:textId="0BCDAE93" w:rsidR="00C14F73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1564" w:type="dxa"/>
          </w:tcPr>
          <w:p w14:paraId="5A8C818A" w14:textId="3EFD2CB3" w:rsidR="00C14F73" w:rsidRPr="00B430BB" w:rsidRDefault="00D331EF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l</w:t>
            </w:r>
            <w:r w:rsidR="00C14F73" w:rsidRPr="00B430BB">
              <w:rPr>
                <w:rFonts w:ascii="Arial" w:hAnsi="Arial" w:cs="Arial"/>
                <w:sz w:val="20"/>
                <w:szCs w:val="20"/>
              </w:rPr>
              <w:t xml:space="preserve">-carnitine, </w:t>
            </w:r>
            <w:proofErr w:type="spellStart"/>
            <w:r w:rsidR="00C14F73" w:rsidRPr="00B430BB">
              <w:rPr>
                <w:rFonts w:ascii="Arial" w:hAnsi="Arial" w:cs="Arial"/>
                <w:sz w:val="20"/>
                <w:szCs w:val="20"/>
              </w:rPr>
              <w:t>CoQ</w:t>
            </w:r>
            <w:r w:rsidR="00C14F73" w:rsidRPr="00B430BB">
              <w:rPr>
                <w:rFonts w:ascii="Arial" w:hAnsi="Arial" w:cs="Arial"/>
                <w:sz w:val="20"/>
                <w:szCs w:val="20"/>
                <w:vertAlign w:val="subscript"/>
              </w:rPr>
              <w:t>10</w:t>
            </w:r>
            <w:proofErr w:type="spellEnd"/>
          </w:p>
        </w:tc>
        <w:tc>
          <w:tcPr>
            <w:tcW w:w="709" w:type="dxa"/>
          </w:tcPr>
          <w:p w14:paraId="5B527FA5" w14:textId="10ABDEC6" w:rsidR="00C14F73" w:rsidRPr="00B430BB" w:rsidRDefault="00012051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R</w:t>
            </w:r>
          </w:p>
        </w:tc>
        <w:tc>
          <w:tcPr>
            <w:tcW w:w="3422" w:type="dxa"/>
          </w:tcPr>
          <w:p w14:paraId="06F7C818" w14:textId="5C63C5C8" w:rsidR="00C14F73" w:rsidRPr="00B430BB" w:rsidRDefault="00C14F73" w:rsidP="00213479">
            <w:pPr>
              <w:tabs>
                <w:tab w:val="left" w:pos="1426"/>
              </w:tabs>
              <w:rPr>
                <w:rFonts w:ascii="Arial" w:hAnsi="Arial" w:cs="Arial"/>
                <w:sz w:val="20"/>
                <w:szCs w:val="20"/>
              </w:rPr>
            </w:pPr>
            <w:r w:rsidRPr="00B430BB">
              <w:rPr>
                <w:rFonts w:ascii="Arial" w:hAnsi="Arial" w:cs="Arial"/>
                <w:sz w:val="20"/>
                <w:szCs w:val="20"/>
              </w:rPr>
              <w:t>While treated, she was repeatedly admitted to hospital because of SLEs such as H, V, and convulsions</w:t>
            </w:r>
            <w:r w:rsidR="00A54F5A" w:rsidRPr="00B430BB">
              <w:rPr>
                <w:rFonts w:ascii="Arial" w:hAnsi="Arial" w:cs="Arial"/>
                <w:sz w:val="20"/>
                <w:szCs w:val="20"/>
              </w:rPr>
              <w:t>.</w:t>
            </w:r>
            <w:r w:rsidR="009F7CEB">
              <w:t xml:space="preserve"> </w:t>
            </w:r>
            <w:r w:rsidR="009F7CEB" w:rsidRPr="009F7CEB">
              <w:rPr>
                <w:rFonts w:ascii="Arial" w:hAnsi="Arial" w:cs="Arial"/>
                <w:sz w:val="20"/>
                <w:szCs w:val="20"/>
              </w:rPr>
              <w:t xml:space="preserve">At </w:t>
            </w:r>
            <w:r w:rsidR="009F7CEB">
              <w:rPr>
                <w:rFonts w:ascii="Arial" w:hAnsi="Arial" w:cs="Arial"/>
                <w:sz w:val="20"/>
                <w:szCs w:val="20"/>
              </w:rPr>
              <w:t>6-</w:t>
            </w:r>
            <w:proofErr w:type="spellStart"/>
            <w:r w:rsidR="009F7CEB">
              <w:rPr>
                <w:rFonts w:ascii="Arial" w:hAnsi="Arial" w:cs="Arial"/>
                <w:sz w:val="20"/>
                <w:szCs w:val="20"/>
              </w:rPr>
              <w:t>mo</w:t>
            </w:r>
            <w:proofErr w:type="spellEnd"/>
            <w:r w:rsidR="009F7CEB" w:rsidRPr="009F7CEB">
              <w:rPr>
                <w:rFonts w:ascii="Arial" w:hAnsi="Arial" w:cs="Arial"/>
                <w:sz w:val="20"/>
                <w:szCs w:val="20"/>
              </w:rPr>
              <w:t xml:space="preserve"> after admission, died from aspiration pneumonia due to vomiting</w:t>
            </w:r>
            <w:r w:rsidR="009F7CEB">
              <w:rPr>
                <w:rFonts w:ascii="Arial" w:hAnsi="Arial" w:cs="Arial"/>
                <w:sz w:val="20"/>
                <w:szCs w:val="20"/>
              </w:rPr>
              <w:t>.</w:t>
            </w:r>
          </w:p>
        </w:tc>
      </w:tr>
      <w:bookmarkEnd w:id="3"/>
    </w:tbl>
    <w:p w14:paraId="2688C41A" w14:textId="77777777" w:rsidR="00175A2E" w:rsidRDefault="00175A2E" w:rsidP="006F5A01">
      <w:pPr>
        <w:tabs>
          <w:tab w:val="left" w:pos="1426"/>
        </w:tabs>
        <w:rPr>
          <w:rFonts w:eastAsia="STXinwei"/>
          <w:sz w:val="20"/>
          <w:szCs w:val="20"/>
          <w:lang w:val="en-US"/>
        </w:rPr>
      </w:pPr>
    </w:p>
    <w:p w14:paraId="56D84F08" w14:textId="77777777" w:rsidR="00012051" w:rsidRDefault="00F7792A" w:rsidP="003F3D0C">
      <w:pPr>
        <w:tabs>
          <w:tab w:val="left" w:pos="1426"/>
        </w:tabs>
        <w:rPr>
          <w:rFonts w:ascii="Arial" w:hAnsi="Arial" w:cs="Arial"/>
          <w:sz w:val="16"/>
          <w:szCs w:val="16"/>
        </w:rPr>
      </w:pPr>
      <w:r w:rsidRPr="003F3D0C">
        <w:rPr>
          <w:rFonts w:ascii="Arial" w:hAnsi="Arial" w:cs="Arial"/>
          <w:sz w:val="16"/>
          <w:szCs w:val="16"/>
        </w:rPr>
        <w:t xml:space="preserve">Treatment is related to </w:t>
      </w:r>
      <w:r w:rsidR="00E1175C">
        <w:rPr>
          <w:rFonts w:ascii="Arial" w:hAnsi="Arial" w:cs="Arial"/>
          <w:sz w:val="16"/>
          <w:szCs w:val="16"/>
        </w:rPr>
        <w:t>L-arginine</w:t>
      </w:r>
      <w:r w:rsidRPr="003F3D0C">
        <w:rPr>
          <w:rFonts w:ascii="Arial" w:hAnsi="Arial" w:cs="Arial"/>
          <w:sz w:val="16"/>
          <w:szCs w:val="16"/>
        </w:rPr>
        <w:t xml:space="preserve">, unless otherwise specified. </w:t>
      </w:r>
      <w:r w:rsidR="00842AC7" w:rsidRPr="003F3D0C">
        <w:rPr>
          <w:rFonts w:ascii="Arial" w:hAnsi="Arial" w:cs="Arial"/>
          <w:sz w:val="16"/>
          <w:szCs w:val="16"/>
        </w:rPr>
        <w:t>Age relates to of SLE(s) treat</w:t>
      </w:r>
      <w:r w:rsidRPr="003F3D0C">
        <w:rPr>
          <w:rFonts w:ascii="Arial" w:hAnsi="Arial" w:cs="Arial"/>
          <w:sz w:val="16"/>
          <w:szCs w:val="16"/>
        </w:rPr>
        <w:t xml:space="preserve">ment. </w:t>
      </w:r>
    </w:p>
    <w:p w14:paraId="130140DD" w14:textId="1EE9CEE8" w:rsidR="00012051" w:rsidRDefault="00DD42EE" w:rsidP="003F3D0C">
      <w:pPr>
        <w:tabs>
          <w:tab w:val="left" w:pos="1426"/>
        </w:tabs>
        <w:rPr>
          <w:rFonts w:ascii="Arial" w:eastAsiaTheme="minorHAnsi" w:hAnsi="Arial" w:cs="Arial"/>
          <w:sz w:val="16"/>
          <w:szCs w:val="16"/>
        </w:rPr>
      </w:pPr>
      <w:proofErr w:type="gramStart"/>
      <w:r>
        <w:rPr>
          <w:rFonts w:ascii="Arial" w:eastAsia="MS Gothic" w:hAnsi="Arial" w:cs="Arial"/>
          <w:sz w:val="16"/>
          <w:szCs w:val="16"/>
        </w:rPr>
        <w:t>a</w:t>
      </w:r>
      <w:proofErr w:type="gramEnd"/>
      <w:r w:rsidR="002418BF" w:rsidRPr="003F3D0C">
        <w:rPr>
          <w:rFonts w:ascii="Arial" w:eastAsia="MS Gothic" w:hAnsi="Arial" w:cs="Arial"/>
          <w:sz w:val="16"/>
          <w:szCs w:val="16"/>
        </w:rPr>
        <w:t xml:space="preserve"> IV </w:t>
      </w:r>
      <w:r>
        <w:rPr>
          <w:rFonts w:ascii="Arial" w:eastAsia="MS Gothic" w:hAnsi="Arial" w:cs="Arial"/>
          <w:sz w:val="16"/>
          <w:szCs w:val="16"/>
        </w:rPr>
        <w:t xml:space="preserve">treatment administered included </w:t>
      </w:r>
      <w:r w:rsidR="00E1175C">
        <w:rPr>
          <w:rFonts w:ascii="Arial" w:eastAsia="MS Gothic" w:hAnsi="Arial" w:cs="Arial"/>
          <w:sz w:val="16"/>
          <w:szCs w:val="16"/>
        </w:rPr>
        <w:t>L-arginine</w:t>
      </w:r>
      <w:r w:rsidR="002418BF" w:rsidRPr="003F3D0C">
        <w:rPr>
          <w:rFonts w:ascii="Arial" w:eastAsia="MS Gothic" w:hAnsi="Arial" w:cs="Arial"/>
          <w:sz w:val="16"/>
          <w:szCs w:val="16"/>
        </w:rPr>
        <w:t xml:space="preserve"> and l-citrulline</w:t>
      </w:r>
    </w:p>
    <w:p w14:paraId="6D93E98F" w14:textId="5A769A10" w:rsidR="00455199" w:rsidRPr="003F3D0C" w:rsidRDefault="00F7792A" w:rsidP="003F3D0C">
      <w:pPr>
        <w:tabs>
          <w:tab w:val="left" w:pos="1426"/>
        </w:tabs>
        <w:rPr>
          <w:rFonts w:ascii="Arial" w:eastAsia="MS Gothic" w:hAnsi="Arial" w:cs="Arial"/>
          <w:sz w:val="16"/>
          <w:szCs w:val="16"/>
        </w:rPr>
      </w:pPr>
      <w:r w:rsidRPr="003F3D0C">
        <w:rPr>
          <w:rFonts w:ascii="Arial" w:eastAsiaTheme="minorHAnsi" w:hAnsi="Arial" w:cs="Arial"/>
          <w:sz w:val="16"/>
          <w:szCs w:val="16"/>
        </w:rPr>
        <w:t xml:space="preserve">* </w:t>
      </w:r>
      <w:r w:rsidR="006D0812" w:rsidRPr="003F3D0C">
        <w:rPr>
          <w:rFonts w:ascii="Arial" w:eastAsiaTheme="minorHAnsi" w:hAnsi="Arial" w:cs="Arial"/>
          <w:sz w:val="16"/>
          <w:szCs w:val="16"/>
        </w:rPr>
        <w:t>Clinical presentation is not typical of mitochondrial SLE.</w:t>
      </w:r>
    </w:p>
    <w:p w14:paraId="5995B9F4" w14:textId="4B372ABA" w:rsidR="0093421E" w:rsidRDefault="008A256F" w:rsidP="002418BF">
      <w:pPr>
        <w:tabs>
          <w:tab w:val="left" w:pos="1426"/>
        </w:tabs>
        <w:rPr>
          <w:rFonts w:ascii="Arial" w:eastAsia="STXinwei" w:hAnsi="Arial" w:cs="Arial"/>
          <w:sz w:val="16"/>
          <w:szCs w:val="16"/>
          <w:lang w:val="en-US"/>
        </w:rPr>
        <w:sectPr w:rsidR="0093421E" w:rsidSect="000D1F2C">
          <w:headerReference w:type="default" r:id="rId11"/>
          <w:footerReference w:type="default" r:id="rId12"/>
          <w:pgSz w:w="16838" w:h="11906" w:orient="landscape"/>
          <w:pgMar w:top="1418" w:right="1440" w:bottom="1418" w:left="1440" w:header="709" w:footer="709" w:gutter="0"/>
          <w:cols w:space="708"/>
          <w:docGrid w:linePitch="360"/>
        </w:sectPr>
      </w:pPr>
      <w:r w:rsidRPr="003F3D0C">
        <w:rPr>
          <w:rFonts w:ascii="Arial" w:hAnsi="Arial" w:cs="Arial"/>
          <w:sz w:val="16"/>
          <w:szCs w:val="16"/>
        </w:rPr>
        <w:t>Abbreviations</w:t>
      </w:r>
      <w:r w:rsidR="00027F48">
        <w:rPr>
          <w:rFonts w:ascii="Arial" w:hAnsi="Arial" w:cs="Arial"/>
          <w:sz w:val="16"/>
          <w:szCs w:val="16"/>
        </w:rPr>
        <w:t>:</w:t>
      </w:r>
      <w:r w:rsidR="002B729F" w:rsidRPr="003F3D0C">
        <w:rPr>
          <w:rFonts w:ascii="Arial" w:hAnsi="Arial" w:cs="Arial"/>
          <w:sz w:val="16"/>
          <w:szCs w:val="16"/>
        </w:rPr>
        <w:t xml:space="preserve"> </w:t>
      </w:r>
      <w:r w:rsidR="00E6629C" w:rsidRPr="003F3D0C">
        <w:rPr>
          <w:rFonts w:ascii="Arial" w:hAnsi="Arial" w:cs="Arial"/>
          <w:sz w:val="16"/>
          <w:szCs w:val="16"/>
        </w:rPr>
        <w:t>AEs, adverse events</w:t>
      </w:r>
      <w:r w:rsidR="00527E54" w:rsidRPr="003F3D0C">
        <w:rPr>
          <w:rFonts w:ascii="Arial" w:hAnsi="Arial" w:cs="Arial"/>
          <w:sz w:val="16"/>
          <w:szCs w:val="16"/>
        </w:rPr>
        <w:t xml:space="preserve">; </w:t>
      </w:r>
      <w:r w:rsidR="002418BF" w:rsidRPr="003F3D0C">
        <w:rPr>
          <w:rFonts w:ascii="Arial" w:hAnsi="Arial" w:cs="Arial"/>
          <w:sz w:val="16"/>
          <w:szCs w:val="16"/>
        </w:rPr>
        <w:t>B, biochemical (plasma/serum/blood/</w:t>
      </w:r>
      <w:r w:rsidR="00CE2E1E">
        <w:rPr>
          <w:rFonts w:ascii="Arial" w:hAnsi="Arial" w:cs="Arial"/>
          <w:sz w:val="16"/>
          <w:szCs w:val="16"/>
        </w:rPr>
        <w:t>CSF</w:t>
      </w:r>
      <w:r w:rsidR="002418BF" w:rsidRPr="003F3D0C">
        <w:rPr>
          <w:rFonts w:ascii="Arial" w:hAnsi="Arial" w:cs="Arial"/>
          <w:sz w:val="16"/>
          <w:szCs w:val="16"/>
        </w:rPr>
        <w:t>)</w:t>
      </w:r>
      <w:r w:rsidR="002B729F" w:rsidRPr="003F3D0C">
        <w:rPr>
          <w:rFonts w:ascii="Arial" w:hAnsi="Arial" w:cs="Arial"/>
          <w:sz w:val="16"/>
          <w:szCs w:val="16"/>
        </w:rPr>
        <w:t>;</w:t>
      </w:r>
      <w:r w:rsidR="002B729F" w:rsidRPr="003F3D0C">
        <w:rPr>
          <w:rFonts w:ascii="Arial" w:eastAsia="MS Gothic" w:hAnsi="Arial" w:cs="Arial"/>
          <w:sz w:val="16"/>
          <w:szCs w:val="16"/>
        </w:rPr>
        <w:t xml:space="preserve"> </w:t>
      </w:r>
      <w:proofErr w:type="spellStart"/>
      <w:r w:rsidR="00527E54" w:rsidRPr="003F3D0C">
        <w:rPr>
          <w:rFonts w:ascii="Arial" w:hAnsi="Arial" w:cs="Arial"/>
          <w:sz w:val="16"/>
          <w:szCs w:val="16"/>
        </w:rPr>
        <w:t>Co</w:t>
      </w:r>
      <w:r w:rsidR="004205B8" w:rsidRPr="003F3D0C">
        <w:rPr>
          <w:rFonts w:ascii="Arial" w:hAnsi="Arial" w:cs="Arial"/>
          <w:sz w:val="16"/>
          <w:szCs w:val="16"/>
        </w:rPr>
        <w:t>Q</w:t>
      </w:r>
      <w:r w:rsidR="004205B8" w:rsidRPr="003F3D0C">
        <w:rPr>
          <w:rFonts w:ascii="Arial" w:hAnsi="Arial" w:cs="Arial"/>
          <w:sz w:val="16"/>
          <w:szCs w:val="16"/>
          <w:vertAlign w:val="subscript"/>
        </w:rPr>
        <w:t>10</w:t>
      </w:r>
      <w:proofErr w:type="spellEnd"/>
      <w:r w:rsidR="00527E54" w:rsidRPr="003F3D0C">
        <w:rPr>
          <w:rFonts w:ascii="Arial" w:hAnsi="Arial" w:cs="Arial"/>
          <w:sz w:val="16"/>
          <w:szCs w:val="16"/>
        </w:rPr>
        <w:t xml:space="preserve">, Coenzyme </w:t>
      </w:r>
      <w:proofErr w:type="spellStart"/>
      <w:r w:rsidR="004205B8" w:rsidRPr="003F3D0C">
        <w:rPr>
          <w:rFonts w:ascii="Arial" w:hAnsi="Arial" w:cs="Arial"/>
          <w:sz w:val="16"/>
          <w:szCs w:val="16"/>
        </w:rPr>
        <w:t>Q</w:t>
      </w:r>
      <w:r w:rsidR="004205B8" w:rsidRPr="003F3D0C">
        <w:rPr>
          <w:rFonts w:ascii="Arial" w:hAnsi="Arial" w:cs="Arial"/>
          <w:sz w:val="16"/>
          <w:szCs w:val="16"/>
          <w:vertAlign w:val="subscript"/>
        </w:rPr>
        <w:t>10</w:t>
      </w:r>
      <w:proofErr w:type="spellEnd"/>
      <w:r w:rsidR="00527E54" w:rsidRPr="003F3D0C">
        <w:rPr>
          <w:rFonts w:ascii="Arial" w:hAnsi="Arial" w:cs="Arial"/>
          <w:sz w:val="16"/>
          <w:szCs w:val="16"/>
        </w:rPr>
        <w:t xml:space="preserve">; </w:t>
      </w:r>
      <w:r w:rsidR="00E12E22" w:rsidRPr="003F3D0C">
        <w:rPr>
          <w:rFonts w:ascii="Arial" w:eastAsia="STXinwei" w:hAnsi="Arial" w:cs="Arial"/>
          <w:sz w:val="16"/>
          <w:szCs w:val="16"/>
          <w:lang w:val="en-US"/>
        </w:rPr>
        <w:t xml:space="preserve">d, day; </w:t>
      </w:r>
      <w:r w:rsidR="004041AF" w:rsidRPr="003F3D0C">
        <w:rPr>
          <w:rFonts w:ascii="Arial" w:eastAsia="MS Gothic" w:hAnsi="Arial" w:cs="Arial"/>
          <w:i/>
          <w:iCs/>
          <w:sz w:val="16"/>
          <w:szCs w:val="16"/>
        </w:rPr>
        <w:t xml:space="preserve">dec, </w:t>
      </w:r>
      <w:r w:rsidR="004041AF" w:rsidRPr="003F3D0C">
        <w:rPr>
          <w:rFonts w:ascii="Arial" w:eastAsia="MS Gothic" w:hAnsi="Arial" w:cs="Arial"/>
          <w:sz w:val="16"/>
          <w:szCs w:val="16"/>
        </w:rPr>
        <w:t>deceased</w:t>
      </w:r>
      <w:r w:rsidR="002B729F" w:rsidRPr="003F3D0C">
        <w:rPr>
          <w:rFonts w:ascii="Arial" w:hAnsi="Arial" w:cs="Arial"/>
          <w:sz w:val="16"/>
          <w:szCs w:val="16"/>
        </w:rPr>
        <w:t xml:space="preserve">; </w:t>
      </w:r>
      <w:r w:rsidR="00527E54" w:rsidRPr="003F3D0C">
        <w:rPr>
          <w:rFonts w:ascii="Arial" w:hAnsi="Arial" w:cs="Arial"/>
          <w:sz w:val="16"/>
          <w:szCs w:val="16"/>
        </w:rPr>
        <w:t xml:space="preserve">F, females; </w:t>
      </w:r>
      <w:r w:rsidR="002418BF" w:rsidRPr="003F3D0C">
        <w:rPr>
          <w:rFonts w:ascii="Arial" w:eastAsia="STXinwei" w:hAnsi="Arial" w:cs="Arial"/>
          <w:sz w:val="16"/>
          <w:szCs w:val="16"/>
          <w:lang w:val="en-US"/>
        </w:rPr>
        <w:t>H, headache</w:t>
      </w:r>
      <w:r w:rsidR="00527E54" w:rsidRPr="003F3D0C">
        <w:rPr>
          <w:rFonts w:ascii="Arial" w:hAnsi="Arial" w:cs="Arial"/>
          <w:sz w:val="16"/>
          <w:szCs w:val="16"/>
        </w:rPr>
        <w:t xml:space="preserve">; </w:t>
      </w:r>
      <w:r w:rsidR="002418BF" w:rsidRPr="003F3D0C">
        <w:rPr>
          <w:rFonts w:ascii="Arial" w:eastAsia="STXinwei" w:hAnsi="Arial" w:cs="Arial"/>
          <w:sz w:val="16"/>
          <w:szCs w:val="16"/>
          <w:lang w:val="en-US"/>
        </w:rPr>
        <w:t xml:space="preserve">L, left; </w:t>
      </w:r>
      <w:r w:rsidR="00E56011" w:rsidRPr="003F3D0C">
        <w:rPr>
          <w:rFonts w:ascii="Arial" w:hAnsi="Arial" w:cs="Arial"/>
          <w:sz w:val="16"/>
          <w:szCs w:val="16"/>
        </w:rPr>
        <w:t xml:space="preserve">LL, </w:t>
      </w:r>
      <w:r w:rsidR="00E56011" w:rsidRPr="003F3D0C">
        <w:rPr>
          <w:rFonts w:ascii="Arial" w:eastAsia="STXinwei" w:hAnsi="Arial" w:cs="Arial"/>
          <w:sz w:val="16"/>
          <w:szCs w:val="16"/>
          <w:lang w:val="en-US"/>
        </w:rPr>
        <w:t xml:space="preserve">lower limb; </w:t>
      </w:r>
      <w:r w:rsidR="002B729F" w:rsidRPr="003F3D0C">
        <w:rPr>
          <w:rFonts w:ascii="Arial" w:eastAsia="STXinwei" w:hAnsi="Arial" w:cs="Arial"/>
          <w:sz w:val="16"/>
          <w:szCs w:val="16"/>
          <w:lang w:val="en-US"/>
        </w:rPr>
        <w:t xml:space="preserve">L-HH; left homonymous hemianopsia; </w:t>
      </w:r>
      <w:r w:rsidR="002418BF" w:rsidRPr="003F3D0C">
        <w:rPr>
          <w:rFonts w:ascii="Arial" w:eastAsia="STXinwei" w:hAnsi="Arial" w:cs="Arial"/>
          <w:sz w:val="16"/>
          <w:szCs w:val="16"/>
          <w:lang w:val="en-US"/>
        </w:rPr>
        <w:t xml:space="preserve">m, month; </w:t>
      </w:r>
      <w:r w:rsidR="00527E54" w:rsidRPr="003F3D0C">
        <w:rPr>
          <w:rFonts w:ascii="Arial" w:hAnsi="Arial" w:cs="Arial"/>
          <w:sz w:val="16"/>
          <w:szCs w:val="16"/>
        </w:rPr>
        <w:t>M, male</w:t>
      </w:r>
      <w:r w:rsidR="004041AF" w:rsidRPr="003F3D0C">
        <w:rPr>
          <w:rFonts w:ascii="Arial" w:hAnsi="Arial" w:cs="Arial"/>
          <w:sz w:val="16"/>
          <w:szCs w:val="16"/>
        </w:rPr>
        <w:t xml:space="preserve">; </w:t>
      </w:r>
      <w:r w:rsidR="00527E54" w:rsidRPr="003F3D0C">
        <w:rPr>
          <w:rFonts w:ascii="Arial" w:hAnsi="Arial" w:cs="Arial"/>
          <w:sz w:val="16"/>
          <w:szCs w:val="16"/>
        </w:rPr>
        <w:t xml:space="preserve">MRS, magnetic resonance spectroscopy; </w:t>
      </w:r>
      <w:r w:rsidR="00B23E56" w:rsidRPr="003F3D0C">
        <w:rPr>
          <w:rFonts w:ascii="Arial" w:hAnsi="Arial" w:cs="Arial"/>
          <w:sz w:val="16"/>
          <w:szCs w:val="16"/>
        </w:rPr>
        <w:t xml:space="preserve">MVI, multiple vitamin infusion; </w:t>
      </w:r>
      <w:proofErr w:type="spellStart"/>
      <w:r w:rsidR="00553A5D" w:rsidRPr="003F3D0C">
        <w:rPr>
          <w:rFonts w:ascii="Arial" w:eastAsia="STXinwei" w:hAnsi="Arial" w:cs="Arial"/>
          <w:sz w:val="16"/>
          <w:szCs w:val="16"/>
          <w:lang w:val="en-US"/>
        </w:rPr>
        <w:t>NAA</w:t>
      </w:r>
      <w:proofErr w:type="spellEnd"/>
      <w:r w:rsidR="00553A5D" w:rsidRPr="003F3D0C">
        <w:rPr>
          <w:rFonts w:ascii="Arial" w:eastAsia="STXinwei" w:hAnsi="Arial" w:cs="Arial"/>
          <w:sz w:val="16"/>
          <w:szCs w:val="16"/>
          <w:lang w:val="en-US"/>
        </w:rPr>
        <w:t>/Cho, N</w:t>
      </w:r>
      <w:r w:rsidR="00553A5D" w:rsidRPr="003F3D0C">
        <w:rPr>
          <w:rFonts w:ascii="Cambria Math" w:eastAsia="STXinwei" w:hAnsi="Cambria Math" w:cs="Cambria Math"/>
          <w:sz w:val="16"/>
          <w:szCs w:val="16"/>
          <w:lang w:val="en-US"/>
        </w:rPr>
        <w:t>‐</w:t>
      </w:r>
      <w:proofErr w:type="spellStart"/>
      <w:r w:rsidR="00553A5D" w:rsidRPr="003F3D0C">
        <w:rPr>
          <w:rFonts w:ascii="Arial" w:eastAsia="STXinwei" w:hAnsi="Arial" w:cs="Arial"/>
          <w:sz w:val="16"/>
          <w:szCs w:val="16"/>
          <w:lang w:val="en-US"/>
        </w:rPr>
        <w:t>acetylaspartate</w:t>
      </w:r>
      <w:proofErr w:type="spellEnd"/>
      <w:r w:rsidR="00553A5D" w:rsidRPr="003F3D0C">
        <w:rPr>
          <w:rFonts w:ascii="Arial" w:eastAsia="STXinwei" w:hAnsi="Arial" w:cs="Arial"/>
          <w:sz w:val="16"/>
          <w:szCs w:val="16"/>
          <w:lang w:val="en-US"/>
        </w:rPr>
        <w:t>/Choline;</w:t>
      </w:r>
      <w:r w:rsidR="00553A5D" w:rsidRPr="003F3D0C">
        <w:rPr>
          <w:rFonts w:ascii="Arial" w:hAnsi="Arial" w:cs="Arial"/>
          <w:sz w:val="16"/>
          <w:szCs w:val="16"/>
        </w:rPr>
        <w:t xml:space="preserve"> </w:t>
      </w:r>
      <w:r w:rsidR="00527E54" w:rsidRPr="003F3D0C">
        <w:rPr>
          <w:rFonts w:ascii="Arial" w:hAnsi="Arial" w:cs="Arial"/>
          <w:sz w:val="16"/>
          <w:szCs w:val="16"/>
        </w:rPr>
        <w:t>NCSE,</w:t>
      </w:r>
      <w:r w:rsidR="00527E54" w:rsidRPr="003F3D0C">
        <w:rPr>
          <w:rFonts w:ascii="Arial" w:eastAsia="MS Gothic" w:hAnsi="Arial" w:cs="Arial"/>
          <w:sz w:val="16"/>
          <w:szCs w:val="16"/>
        </w:rPr>
        <w:t xml:space="preserve"> non-convulsive status epilepticus; </w:t>
      </w:r>
      <w:r w:rsidR="00392FFE" w:rsidRPr="003F3D0C">
        <w:rPr>
          <w:rFonts w:ascii="Arial" w:eastAsia="MS Gothic" w:hAnsi="Arial" w:cs="Arial"/>
          <w:sz w:val="16"/>
          <w:szCs w:val="16"/>
        </w:rPr>
        <w:t>NMDAS, Newcastle mitochondrial disease activity scale</w:t>
      </w:r>
      <w:r w:rsidR="00392FFE" w:rsidRPr="003F3D0C">
        <w:rPr>
          <w:rFonts w:ascii="Arial" w:hAnsi="Arial" w:cs="Arial"/>
          <w:sz w:val="16"/>
          <w:szCs w:val="16"/>
        </w:rPr>
        <w:t xml:space="preserve">; </w:t>
      </w:r>
      <w:r w:rsidR="00012051">
        <w:rPr>
          <w:rFonts w:ascii="Arial" w:eastAsia="MS Gothic" w:hAnsi="Arial" w:cs="Arial"/>
          <w:sz w:val="16"/>
          <w:szCs w:val="16"/>
        </w:rPr>
        <w:t>NR</w:t>
      </w:r>
      <w:r w:rsidR="00527E54" w:rsidRPr="003F3D0C">
        <w:rPr>
          <w:rFonts w:ascii="Arial" w:eastAsia="MS Gothic" w:hAnsi="Arial" w:cs="Arial"/>
          <w:sz w:val="16"/>
          <w:szCs w:val="16"/>
        </w:rPr>
        <w:t>, not</w:t>
      </w:r>
      <w:r w:rsidR="00CE2E1E">
        <w:rPr>
          <w:rFonts w:ascii="Arial" w:eastAsia="MS Gothic" w:hAnsi="Arial" w:cs="Arial"/>
          <w:sz w:val="16"/>
          <w:szCs w:val="16"/>
        </w:rPr>
        <w:t xml:space="preserve"> </w:t>
      </w:r>
      <w:r w:rsidR="00527E54" w:rsidRPr="003F3D0C">
        <w:rPr>
          <w:rFonts w:ascii="Arial" w:eastAsia="MS Gothic" w:hAnsi="Arial" w:cs="Arial"/>
          <w:sz w:val="16"/>
          <w:szCs w:val="16"/>
        </w:rPr>
        <w:t xml:space="preserve">reported; </w:t>
      </w:r>
      <w:r w:rsidR="00E12E22" w:rsidRPr="003F3D0C">
        <w:rPr>
          <w:rFonts w:ascii="Arial" w:eastAsia="STXinwei" w:hAnsi="Arial" w:cs="Arial"/>
          <w:sz w:val="16"/>
          <w:szCs w:val="16"/>
          <w:lang w:val="en-US"/>
        </w:rPr>
        <w:t xml:space="preserve">R, right; </w:t>
      </w:r>
      <w:r w:rsidR="002B729F" w:rsidRPr="003F3D0C">
        <w:rPr>
          <w:rFonts w:ascii="Arial" w:eastAsia="STXinwei" w:hAnsi="Arial" w:cs="Arial"/>
          <w:sz w:val="16"/>
          <w:szCs w:val="16"/>
          <w:lang w:val="en-US"/>
        </w:rPr>
        <w:t xml:space="preserve">R-HH; right homonymous hemianopsia; </w:t>
      </w:r>
      <w:r w:rsidR="00E12E22" w:rsidRPr="003F3D0C">
        <w:rPr>
          <w:rFonts w:ascii="Arial" w:eastAsia="STXinwei" w:hAnsi="Arial" w:cs="Arial"/>
          <w:sz w:val="16"/>
          <w:szCs w:val="16"/>
          <w:lang w:val="en-US"/>
        </w:rPr>
        <w:t xml:space="preserve">S, seizure(s); </w:t>
      </w:r>
      <w:r w:rsidR="00527E54" w:rsidRPr="003F3D0C">
        <w:rPr>
          <w:rFonts w:ascii="Arial" w:hAnsi="Arial" w:cs="Arial"/>
          <w:sz w:val="16"/>
          <w:szCs w:val="16"/>
        </w:rPr>
        <w:t>SLE, stroke-like episodes</w:t>
      </w:r>
      <w:r w:rsidR="00C34230" w:rsidRPr="003F3D0C">
        <w:rPr>
          <w:rFonts w:ascii="Arial" w:hAnsi="Arial" w:cs="Arial"/>
          <w:sz w:val="16"/>
          <w:szCs w:val="16"/>
        </w:rPr>
        <w:t>;</w:t>
      </w:r>
      <w:r w:rsidR="00E56011" w:rsidRPr="003F3D0C">
        <w:rPr>
          <w:rFonts w:ascii="Arial" w:eastAsia="MS Gothic" w:hAnsi="Arial" w:cs="Arial"/>
          <w:sz w:val="16"/>
          <w:szCs w:val="16"/>
        </w:rPr>
        <w:t xml:space="preserve"> UL, upper limb</w:t>
      </w:r>
      <w:r w:rsidR="002418BF" w:rsidRPr="003F3D0C">
        <w:rPr>
          <w:rFonts w:ascii="Arial" w:eastAsia="MS Gothic" w:hAnsi="Arial" w:cs="Arial"/>
          <w:sz w:val="16"/>
          <w:szCs w:val="16"/>
        </w:rPr>
        <w:t>;</w:t>
      </w:r>
      <w:r w:rsidR="002418BF" w:rsidRPr="003F3D0C">
        <w:rPr>
          <w:rFonts w:ascii="Arial" w:eastAsia="STXinwei" w:hAnsi="Arial" w:cs="Arial"/>
          <w:sz w:val="16"/>
          <w:szCs w:val="16"/>
          <w:lang w:val="en-US"/>
        </w:rPr>
        <w:t xml:space="preserve"> V, vision/visual; w, week; W, weakness; y, year</w:t>
      </w:r>
      <w:r w:rsidR="00B97F3A" w:rsidRPr="003F3D0C">
        <w:rPr>
          <w:rFonts w:ascii="Arial" w:eastAsia="STXinwei" w:hAnsi="Arial" w:cs="Arial"/>
          <w:sz w:val="16"/>
          <w:szCs w:val="16"/>
          <w:lang w:val="en-US"/>
        </w:rPr>
        <w:t>; ↑, increase/d; ↓, decreas</w:t>
      </w:r>
      <w:bookmarkEnd w:id="2"/>
      <w:r w:rsidR="0093421E">
        <w:rPr>
          <w:rFonts w:ascii="Arial" w:eastAsia="STXinwei" w:hAnsi="Arial" w:cs="Arial"/>
          <w:sz w:val="16"/>
          <w:szCs w:val="16"/>
          <w:lang w:val="en-US"/>
        </w:rPr>
        <w:t>e</w:t>
      </w:r>
    </w:p>
    <w:p w14:paraId="077B9517" w14:textId="76B76F63" w:rsidR="0093421E" w:rsidRDefault="0093421E" w:rsidP="0093421E">
      <w:pPr>
        <w:tabs>
          <w:tab w:val="left" w:pos="1426"/>
        </w:tabs>
        <w:rPr>
          <w:b/>
          <w:bCs/>
          <w:sz w:val="20"/>
          <w:szCs w:val="20"/>
        </w:rPr>
      </w:pPr>
      <w:r w:rsidRPr="0093421E">
        <w:rPr>
          <w:b/>
          <w:bCs/>
          <w:sz w:val="20"/>
          <w:szCs w:val="20"/>
        </w:rPr>
        <w:lastRenderedPageBreak/>
        <w:t>References</w:t>
      </w:r>
    </w:p>
    <w:p w14:paraId="76390D37" w14:textId="77777777" w:rsidR="0093421E" w:rsidRPr="0093421E" w:rsidRDefault="0093421E" w:rsidP="0093421E">
      <w:pPr>
        <w:tabs>
          <w:tab w:val="left" w:pos="1426"/>
        </w:tabs>
        <w:jc w:val="both"/>
        <w:rPr>
          <w:b/>
          <w:bCs/>
          <w:sz w:val="20"/>
          <w:szCs w:val="20"/>
        </w:rPr>
      </w:pPr>
    </w:p>
    <w:p w14:paraId="7FEF7874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  <w:lang w:val="en-US"/>
        </w:rPr>
        <w:fldChar w:fldCharType="begin"/>
      </w:r>
      <w:r w:rsidRPr="0093421E">
        <w:rPr>
          <w:rFonts w:ascii="Times New Roman" w:hAnsi="Times New Roman" w:cs="Times New Roman"/>
          <w:sz w:val="20"/>
          <w:szCs w:val="20"/>
          <w:lang w:val="en-US"/>
        </w:rPr>
        <w:instrText xml:space="preserve"> ADDIN EN.REFLIST </w:instrText>
      </w:r>
      <w:r w:rsidRPr="0093421E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93421E">
        <w:rPr>
          <w:rFonts w:ascii="Times New Roman" w:hAnsi="Times New Roman" w:cs="Times New Roman"/>
          <w:sz w:val="20"/>
          <w:szCs w:val="20"/>
        </w:rPr>
        <w:t>1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Corr A, Gaughan M, Moroney J, Looby S. MELAS, an important consideration in the adult population presenting with unusual and recurrent stroke-like episodes. </w:t>
      </w:r>
      <w:r w:rsidRPr="0093421E">
        <w:rPr>
          <w:rFonts w:ascii="Times New Roman" w:hAnsi="Times New Roman" w:cs="Times New Roman"/>
          <w:i/>
          <w:sz w:val="20"/>
          <w:szCs w:val="20"/>
        </w:rPr>
        <w:t>BMJ Case Reports</w:t>
      </w:r>
      <w:r w:rsidRPr="0093421E">
        <w:rPr>
          <w:rFonts w:ascii="Times New Roman" w:hAnsi="Times New Roman" w:cs="Times New Roman"/>
          <w:sz w:val="20"/>
          <w:szCs w:val="20"/>
        </w:rPr>
        <w:t>. 28 Jan 2014;(no pagination)(A160)</w:t>
      </w:r>
    </w:p>
    <w:p w14:paraId="3FFC5597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Fang GL, Zheng Y, Zhang YX. Mitochondrial encephalomyopathy with lactic acidosis and stroke-like episodes in an older adult mimicking cerebral infarction: A chinese case report. </w:t>
      </w:r>
      <w:r w:rsidRPr="0093421E">
        <w:rPr>
          <w:rFonts w:ascii="Times New Roman" w:hAnsi="Times New Roman" w:cs="Times New Roman"/>
          <w:i/>
          <w:sz w:val="20"/>
          <w:szCs w:val="20"/>
        </w:rPr>
        <w:t>Clinical Interventions in Aging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8;13:2421-2424. </w:t>
      </w:r>
    </w:p>
    <w:p w14:paraId="60A50156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3.</w:t>
      </w:r>
      <w:r w:rsidRPr="0093421E">
        <w:rPr>
          <w:rFonts w:ascii="Times New Roman" w:hAnsi="Times New Roman" w:cs="Times New Roman"/>
          <w:sz w:val="20"/>
          <w:szCs w:val="20"/>
        </w:rPr>
        <w:tab/>
        <w:t>Fryer RH, Bain JM, De Vivo DC. Mitochondrial Encephalomyopathy Lactic Acidosis and Stroke-Like Episodes (MELAS): A Case Report and Critical Reappraisal of Treatment Options. Case Reports</w:t>
      </w:r>
    </w:p>
    <w:p w14:paraId="3CBBD003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 xml:space="preserve">Research Support, N.I.H., Extramural. </w:t>
      </w:r>
      <w:r w:rsidRPr="0093421E">
        <w:rPr>
          <w:rFonts w:ascii="Times New Roman" w:hAnsi="Times New Roman" w:cs="Times New Roman"/>
          <w:i/>
          <w:sz w:val="20"/>
          <w:szCs w:val="20"/>
        </w:rPr>
        <w:t>Pediatric Neurolog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6;56:59-61. </w:t>
      </w:r>
    </w:p>
    <w:p w14:paraId="0C5DBD50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4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Gagliardi D, Mauri E, Magri F, et al. Can intestinal pseudo-obstruction drive recurrent stroke-like episodes in late-onset MELAS syndrome? A case report and review of the literature. </w:t>
      </w:r>
      <w:r w:rsidRPr="0093421E">
        <w:rPr>
          <w:rFonts w:ascii="Times New Roman" w:hAnsi="Times New Roman" w:cs="Times New Roman"/>
          <w:i/>
          <w:sz w:val="20"/>
          <w:szCs w:val="20"/>
        </w:rPr>
        <w:t>Frontiers in Neurology</w:t>
      </w:r>
      <w:r w:rsidRPr="0093421E">
        <w:rPr>
          <w:rFonts w:ascii="Times New Roman" w:hAnsi="Times New Roman" w:cs="Times New Roman"/>
          <w:sz w:val="20"/>
          <w:szCs w:val="20"/>
        </w:rPr>
        <w:t>. 2019;10 (JAN) (no pagination)(38)</w:t>
      </w:r>
    </w:p>
    <w:p w14:paraId="0630DCDA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5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Gonzalez-Pinto Gonzalez T, Almeida Velasco J, Moreno Estebanez A, et al. Acute management of a stroke-like episode in MELAS syndrome: What should we know? </w:t>
      </w:r>
      <w:r w:rsidRPr="0093421E">
        <w:rPr>
          <w:rFonts w:ascii="Times New Roman" w:hAnsi="Times New Roman" w:cs="Times New Roman"/>
          <w:i/>
          <w:sz w:val="20"/>
          <w:szCs w:val="20"/>
        </w:rPr>
        <w:t>eNeurologicalSci</w:t>
      </w:r>
      <w:r w:rsidRPr="0093421E">
        <w:rPr>
          <w:rFonts w:ascii="Times New Roman" w:hAnsi="Times New Roman" w:cs="Times New Roman"/>
          <w:sz w:val="20"/>
          <w:szCs w:val="20"/>
        </w:rPr>
        <w:t xml:space="preserve">. September 2020;20 (no pagination)100249. </w:t>
      </w:r>
    </w:p>
    <w:p w14:paraId="6050A730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6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Hayashi Y, Iwasaki Y, Yoshikura N, et al. Clinicopathological findings of a mitochondrial encephalopathy, lactic acidosis, and stroke-like episodes/Leigh syndrome overlap patient with a novel m.3482A&gt;G mutation in MT-ND1. </w:t>
      </w:r>
      <w:r w:rsidRPr="0093421E">
        <w:rPr>
          <w:rFonts w:ascii="Times New Roman" w:hAnsi="Times New Roman" w:cs="Times New Roman"/>
          <w:i/>
          <w:sz w:val="20"/>
          <w:szCs w:val="20"/>
        </w:rPr>
        <w:t>Neuropathology</w:t>
      </w:r>
      <w:r w:rsidRPr="0093421E">
        <w:rPr>
          <w:rFonts w:ascii="Times New Roman" w:hAnsi="Times New Roman" w:cs="Times New Roman"/>
          <w:sz w:val="20"/>
          <w:szCs w:val="20"/>
        </w:rPr>
        <w:t>. 2020;</w:t>
      </w:r>
    </w:p>
    <w:p w14:paraId="775410E1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7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Hovsepian DA, Galati A, Chong RA, et al. MELAS: Monitoring treatment with magnetic resonance spectroscopy. Case Reports. </w:t>
      </w:r>
      <w:r w:rsidRPr="0093421E">
        <w:rPr>
          <w:rFonts w:ascii="Times New Roman" w:hAnsi="Times New Roman" w:cs="Times New Roman"/>
          <w:i/>
          <w:sz w:val="20"/>
          <w:szCs w:val="20"/>
        </w:rPr>
        <w:t>Acta Neurologica Scandinavica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9;139(1):82-85. </w:t>
      </w:r>
    </w:p>
    <w:p w14:paraId="113CA961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8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Ito H, Fukutake S, Odake S, Okeda R, Tokunaga O, Kamei T. A MELAS patient developing fatal acute renal failure with lactic acidosis and rhabdomyolysis. </w:t>
      </w:r>
      <w:r w:rsidRPr="0093421E">
        <w:rPr>
          <w:rFonts w:ascii="Times New Roman" w:hAnsi="Times New Roman" w:cs="Times New Roman"/>
          <w:i/>
          <w:sz w:val="20"/>
          <w:szCs w:val="20"/>
        </w:rPr>
        <w:t>Internal Medicine</w:t>
      </w:r>
      <w:r w:rsidRPr="0093421E">
        <w:rPr>
          <w:rFonts w:ascii="Times New Roman" w:hAnsi="Times New Roman" w:cs="Times New Roman"/>
          <w:sz w:val="20"/>
          <w:szCs w:val="20"/>
        </w:rPr>
        <w:t xml:space="preserve">. 01 Nov 2020;59(21):2773-2776. </w:t>
      </w:r>
    </w:p>
    <w:p w14:paraId="660A6A48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9.</w:t>
      </w:r>
      <w:r w:rsidRPr="0093421E">
        <w:rPr>
          <w:rFonts w:ascii="Times New Roman" w:hAnsi="Times New Roman" w:cs="Times New Roman"/>
          <w:sz w:val="20"/>
          <w:szCs w:val="20"/>
        </w:rPr>
        <w:tab/>
        <w:t>Kitamura M, Yatsuga S, Abe T, et al. L-Arginine intervention at hyper-acute phase protects the prolonged MRI abnormality in MELAS. Case Reports</w:t>
      </w:r>
    </w:p>
    <w:p w14:paraId="5C9DB473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 xml:space="preserve">Letter. </w:t>
      </w:r>
      <w:r w:rsidRPr="0093421E">
        <w:rPr>
          <w:rFonts w:ascii="Times New Roman" w:hAnsi="Times New Roman" w:cs="Times New Roman"/>
          <w:i/>
          <w:sz w:val="20"/>
          <w:szCs w:val="20"/>
        </w:rPr>
        <w:t>Journal of Neurolog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6;263(8):1666-8. </w:t>
      </w:r>
    </w:p>
    <w:p w14:paraId="3388B10C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0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Kubota M, Sakakihara Y, Mori M, Yamagata T, Momoi-Yoshida M. Beneficial effect of L-arginine for stroke-like episode in MELAS. Case Reports. </w:t>
      </w:r>
      <w:r w:rsidRPr="0093421E">
        <w:rPr>
          <w:rFonts w:ascii="Times New Roman" w:hAnsi="Times New Roman" w:cs="Times New Roman"/>
          <w:i/>
          <w:sz w:val="20"/>
          <w:szCs w:val="20"/>
        </w:rPr>
        <w:t>Brain &amp; Development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04;26(7):481-3; discussion 480. </w:t>
      </w:r>
    </w:p>
    <w:p w14:paraId="156C7F69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1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Lekoubou A, Kouame-Assouan AE, Cho TH, Luaute J, Nighoghossian N, Derex L. Effect of long-term oral treatment with L-arginine and idebenone on the prevention of stroke-like episodes in an adult MELAS patient. Case Reports. </w:t>
      </w:r>
      <w:r w:rsidRPr="0093421E">
        <w:rPr>
          <w:rFonts w:ascii="Times New Roman" w:hAnsi="Times New Roman" w:cs="Times New Roman"/>
          <w:i/>
          <w:sz w:val="20"/>
          <w:szCs w:val="20"/>
        </w:rPr>
        <w:t>Revue Neurologique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1;167(11):852-5. </w:t>
      </w:r>
    </w:p>
    <w:p w14:paraId="49520440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2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Minobe S, Matsuda A, Mitsuhashi T, et al. Vasodilatation of multiple cerebral arteries in early stage of stroke-like episode with MELAS. </w:t>
      </w:r>
      <w:r w:rsidRPr="0093421E">
        <w:rPr>
          <w:rFonts w:ascii="Times New Roman" w:hAnsi="Times New Roman" w:cs="Times New Roman"/>
          <w:i/>
          <w:sz w:val="20"/>
          <w:szCs w:val="20"/>
        </w:rPr>
        <w:t>Journal of Clinical Neuroscience</w:t>
      </w:r>
      <w:r w:rsidRPr="0093421E">
        <w:rPr>
          <w:rFonts w:ascii="Times New Roman" w:hAnsi="Times New Roman" w:cs="Times New Roman"/>
          <w:sz w:val="20"/>
          <w:szCs w:val="20"/>
        </w:rPr>
        <w:t xml:space="preserve">. 01 Feb 2015;22(2):407-408. </w:t>
      </w:r>
    </w:p>
    <w:p w14:paraId="2310FCFD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3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Mitani T, Aida N, Tomiyasu M, Wada T, Osaka H. Transient ischemic attack-like episodes without stroke-like lesions in MELAS. </w:t>
      </w:r>
      <w:r w:rsidRPr="0093421E">
        <w:rPr>
          <w:rFonts w:ascii="Times New Roman" w:hAnsi="Times New Roman" w:cs="Times New Roman"/>
          <w:i/>
          <w:sz w:val="20"/>
          <w:szCs w:val="20"/>
        </w:rPr>
        <w:t>Pediatric Radiolog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October 2013;43(10):1400-1403. </w:t>
      </w:r>
    </w:p>
    <w:p w14:paraId="708F2BCE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4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Oyama M, Iizuka T, Nakahara J, Izawa Y. Neuroimaging pattern and pathophysiology of cerebellar stroke-like lesions in MELAS with m.3243A&gt;G mutation: a case report. Case Reports. </w:t>
      </w:r>
      <w:r w:rsidRPr="0093421E">
        <w:rPr>
          <w:rFonts w:ascii="Times New Roman" w:hAnsi="Times New Roman" w:cs="Times New Roman"/>
          <w:i/>
          <w:sz w:val="20"/>
          <w:szCs w:val="20"/>
        </w:rPr>
        <w:t>BMC Neurolog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20;20(1):167. </w:t>
      </w:r>
    </w:p>
    <w:p w14:paraId="248AFF74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5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Randhawa N, Wilson L, Mann S, Sirrs S, Benavente O. Clinical Reasoning: A complicated case of MELAS. </w:t>
      </w:r>
      <w:r w:rsidRPr="0093421E">
        <w:rPr>
          <w:rFonts w:ascii="Times New Roman" w:hAnsi="Times New Roman" w:cs="Times New Roman"/>
          <w:i/>
          <w:sz w:val="20"/>
          <w:szCs w:val="20"/>
        </w:rPr>
        <w:t>Neurolog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18 Oct 2016;87(16):e189-e195. </w:t>
      </w:r>
    </w:p>
    <w:p w14:paraId="3CAC3A9E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6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Renard D, Ion I. Cerebral arterial and venous MRI abnormalities in MELAS. </w:t>
      </w:r>
      <w:r w:rsidRPr="0093421E">
        <w:rPr>
          <w:rFonts w:ascii="Times New Roman" w:hAnsi="Times New Roman" w:cs="Times New Roman"/>
          <w:i/>
          <w:sz w:val="20"/>
          <w:szCs w:val="20"/>
        </w:rPr>
        <w:t>Acta Neurol Belg</w:t>
      </w:r>
      <w:r w:rsidRPr="0093421E">
        <w:rPr>
          <w:rFonts w:ascii="Times New Roman" w:hAnsi="Times New Roman" w:cs="Times New Roman"/>
          <w:sz w:val="20"/>
          <w:szCs w:val="20"/>
        </w:rPr>
        <w:t>. Apr 2020;120(2):455-456. doi:10.1007/s13760-017-0867-7</w:t>
      </w:r>
    </w:p>
    <w:p w14:paraId="4F8BD848" w14:textId="0CB049B5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7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Sakai S, Osaki M, Hidaka M, et al. Association between stroke-like episodes and neuronal hyperexcitability in MELAS with m.3243A&gt;G: A case report. </w:t>
      </w:r>
      <w:r w:rsidRPr="0093421E">
        <w:rPr>
          <w:rFonts w:ascii="Times New Roman" w:hAnsi="Times New Roman" w:cs="Times New Roman"/>
          <w:i/>
          <w:sz w:val="20"/>
          <w:szCs w:val="20"/>
        </w:rPr>
        <w:t>eNeurologicalSci</w:t>
      </w:r>
      <w:r w:rsidRPr="0093421E">
        <w:rPr>
          <w:rFonts w:ascii="Times New Roman" w:hAnsi="Times New Roman" w:cs="Times New Roman"/>
          <w:sz w:val="20"/>
          <w:szCs w:val="20"/>
        </w:rPr>
        <w:t>. 2018/09/01/ 2018;12:39-41. doi:</w:t>
      </w:r>
      <w:hyperlink r:id="rId13" w:history="1">
        <w:r w:rsidRPr="0093421E">
          <w:rPr>
            <w:rStyle w:val="Hyperlink"/>
            <w:rFonts w:ascii="Times New Roman" w:hAnsi="Times New Roman" w:cs="Times New Roman"/>
            <w:sz w:val="20"/>
            <w:szCs w:val="20"/>
          </w:rPr>
          <w:t>https://doi.org/10.1016/j.ensci.2018.08.003</w:t>
        </w:r>
      </w:hyperlink>
    </w:p>
    <w:p w14:paraId="53FA2C5F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8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Shigemi R, Fukuda M, Suzuki Y, Morimoto T, Ishii E. L-arginine is effective in stroke-like episodes of MELAS associated with the G13513A mutation. Case Reports. </w:t>
      </w:r>
      <w:r w:rsidRPr="0093421E">
        <w:rPr>
          <w:rFonts w:ascii="Times New Roman" w:hAnsi="Times New Roman" w:cs="Times New Roman"/>
          <w:i/>
          <w:sz w:val="20"/>
          <w:szCs w:val="20"/>
        </w:rPr>
        <w:t>Brain &amp; Development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1;33(6):518-20. </w:t>
      </w:r>
    </w:p>
    <w:p w14:paraId="68AB1163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19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Shimizu J, Tabata T, Tsujita Y, et al. Propofol infusion syndrome complicated with mitochondrial myopathy, encephalopathy, lactic acidosis, and stroke-like episodes: a case report. </w:t>
      </w:r>
      <w:r w:rsidRPr="0093421E">
        <w:rPr>
          <w:rFonts w:ascii="Times New Roman" w:hAnsi="Times New Roman" w:cs="Times New Roman"/>
          <w:i/>
          <w:sz w:val="20"/>
          <w:szCs w:val="20"/>
        </w:rPr>
        <w:t>Acute Medicine and Surger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20;7(1)e473. </w:t>
      </w:r>
    </w:p>
    <w:p w14:paraId="18C9D6B0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0.</w:t>
      </w:r>
      <w:r w:rsidRPr="0093421E">
        <w:rPr>
          <w:rFonts w:ascii="Times New Roman" w:hAnsi="Times New Roman" w:cs="Times New Roman"/>
          <w:sz w:val="20"/>
          <w:szCs w:val="20"/>
        </w:rPr>
        <w:tab/>
        <w:t>Siddiq I, Widjaja E, Tein I. Clinical and radiologic reversal of stroke-like episodes in MELAS with high-dose L-arginine. Case Reports</w:t>
      </w:r>
    </w:p>
    <w:p w14:paraId="6A4F6D64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 xml:space="preserve">Observational Study. </w:t>
      </w:r>
      <w:r w:rsidRPr="0093421E">
        <w:rPr>
          <w:rFonts w:ascii="Times New Roman" w:hAnsi="Times New Roman" w:cs="Times New Roman"/>
          <w:i/>
          <w:sz w:val="20"/>
          <w:szCs w:val="20"/>
        </w:rPr>
        <w:t>Neurolog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5;85(2):197-8. </w:t>
      </w:r>
    </w:p>
    <w:p w14:paraId="2C6EA3B2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1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Sunde K, Blackburn PR, Cheema A, et al. Case report: 5 year follow-up of adult late-onset mitochondrial encephalomyopathy with lactic acid and stroke-like episodes (MELAS). </w:t>
      </w:r>
      <w:r w:rsidRPr="0093421E">
        <w:rPr>
          <w:rFonts w:ascii="Times New Roman" w:hAnsi="Times New Roman" w:cs="Times New Roman"/>
          <w:i/>
          <w:sz w:val="20"/>
          <w:szCs w:val="20"/>
        </w:rPr>
        <w:t>Molecular Genetics and Metabolism Reports</w:t>
      </w:r>
      <w:r w:rsidRPr="0093421E">
        <w:rPr>
          <w:rFonts w:ascii="Times New Roman" w:hAnsi="Times New Roman" w:cs="Times New Roman"/>
          <w:sz w:val="20"/>
          <w:szCs w:val="20"/>
        </w:rPr>
        <w:t xml:space="preserve">. 01 Dec 2016;9:94-97. </w:t>
      </w:r>
    </w:p>
    <w:p w14:paraId="78006A55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2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Perez Torre P, Acebron-Herrera F, Garcia Barragan N, Corral Corral I. Global cerebral involvement and L-arginine use in a patient with MELAS syndrome. Afectacion encefalica global y uso de L-arginina en un paciente con sindrome de MELAS. </w:t>
      </w:r>
      <w:r w:rsidRPr="0093421E">
        <w:rPr>
          <w:rFonts w:ascii="Times New Roman" w:hAnsi="Times New Roman" w:cs="Times New Roman"/>
          <w:i/>
          <w:sz w:val="20"/>
          <w:szCs w:val="20"/>
        </w:rPr>
        <w:t>Neurologia</w:t>
      </w:r>
      <w:r w:rsidRPr="0093421E">
        <w:rPr>
          <w:rFonts w:ascii="Times New Roman" w:hAnsi="Times New Roman" w:cs="Times New Roman"/>
          <w:sz w:val="20"/>
          <w:szCs w:val="20"/>
        </w:rPr>
        <w:t xml:space="preserve">. July - August 2020;35(6):435-437. </w:t>
      </w:r>
    </w:p>
    <w:p w14:paraId="1220AB57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lastRenderedPageBreak/>
        <w:t>23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Ueki K, Wakisaka Y, Nakamura K, et al. Mitochondrial myopathy, encephalopathy, lactic acidosis, and stroke-like episodes due to m.3243A &gt; G mutation in a 76-year-old woman. </w:t>
      </w:r>
      <w:r w:rsidRPr="0093421E">
        <w:rPr>
          <w:rFonts w:ascii="Times New Roman" w:hAnsi="Times New Roman" w:cs="Times New Roman"/>
          <w:i/>
          <w:sz w:val="20"/>
          <w:szCs w:val="20"/>
        </w:rPr>
        <w:t>Journal of the Neurological Sciences</w:t>
      </w:r>
      <w:r w:rsidRPr="0093421E">
        <w:rPr>
          <w:rFonts w:ascii="Times New Roman" w:hAnsi="Times New Roman" w:cs="Times New Roman"/>
          <w:sz w:val="20"/>
          <w:szCs w:val="20"/>
        </w:rPr>
        <w:t xml:space="preserve">. 15 May 2020;412 (no pagination)116791. </w:t>
      </w:r>
    </w:p>
    <w:p w14:paraId="19A3992E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4.</w:t>
      </w:r>
      <w:r w:rsidRPr="0093421E">
        <w:rPr>
          <w:rFonts w:ascii="Times New Roman" w:hAnsi="Times New Roman" w:cs="Times New Roman"/>
          <w:sz w:val="20"/>
          <w:szCs w:val="20"/>
        </w:rPr>
        <w:tab/>
        <w:t>Wang S, Song T, Wang S. Mitochondrial DNA 10158T&gt;C mutation in a patient with mitochondrial encephalomyopathy with lactic acidosis, and stroke-like episodes syndrome: A case-report and literature review (CARE-complaint). Case Reports</w:t>
      </w:r>
    </w:p>
    <w:p w14:paraId="6D2419D6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 xml:space="preserve">Review. </w:t>
      </w:r>
      <w:r w:rsidRPr="0093421E">
        <w:rPr>
          <w:rFonts w:ascii="Times New Roman" w:hAnsi="Times New Roman" w:cs="Times New Roman"/>
          <w:i/>
          <w:sz w:val="20"/>
          <w:szCs w:val="20"/>
        </w:rPr>
        <w:t>Medicine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20;99(24):e20310. </w:t>
      </w:r>
    </w:p>
    <w:p w14:paraId="76E43368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5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Wei YP, Cui LY, Pen B. L-Arginine prevents stroke-like episodes but not brain atrophy: a 20-year follow-up of a MELAS patient. </w:t>
      </w:r>
      <w:r w:rsidRPr="0093421E">
        <w:rPr>
          <w:rFonts w:ascii="Times New Roman" w:hAnsi="Times New Roman" w:cs="Times New Roman"/>
          <w:i/>
          <w:sz w:val="20"/>
          <w:szCs w:val="20"/>
        </w:rPr>
        <w:t>Neurological Sciences</w:t>
      </w:r>
      <w:r w:rsidRPr="0093421E">
        <w:rPr>
          <w:rFonts w:ascii="Times New Roman" w:hAnsi="Times New Roman" w:cs="Times New Roman"/>
          <w:sz w:val="20"/>
          <w:szCs w:val="20"/>
        </w:rPr>
        <w:t>. Jan 2019;40(1):209-211. doi:10.1007/s10072-018-3573-1</w:t>
      </w:r>
    </w:p>
    <w:p w14:paraId="00FC4194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6.</w:t>
      </w:r>
      <w:r w:rsidRPr="0093421E">
        <w:rPr>
          <w:rFonts w:ascii="Times New Roman" w:hAnsi="Times New Roman" w:cs="Times New Roman"/>
          <w:sz w:val="20"/>
          <w:szCs w:val="20"/>
        </w:rPr>
        <w:tab/>
        <w:t>Yoneda M, Ikawa M, Arakawa K, et al. In vivo functional brain imaging and a therapeutic trial of L-arginine in MELAS patients. Case Reports</w:t>
      </w:r>
    </w:p>
    <w:p w14:paraId="256D5F9D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Research Support, Non-U.S. Gov't</w:t>
      </w:r>
    </w:p>
    <w:p w14:paraId="5BB43314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 xml:space="preserve">Review. </w:t>
      </w:r>
      <w:r w:rsidRPr="0093421E">
        <w:rPr>
          <w:rFonts w:ascii="Times New Roman" w:hAnsi="Times New Roman" w:cs="Times New Roman"/>
          <w:i/>
          <w:sz w:val="20"/>
          <w:szCs w:val="20"/>
        </w:rPr>
        <w:t>Biochimica et Biophysica Acta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2;1820(5):615-8. </w:t>
      </w:r>
    </w:p>
    <w:p w14:paraId="0539E0BE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7.</w:t>
      </w:r>
      <w:r w:rsidRPr="0093421E">
        <w:rPr>
          <w:rFonts w:ascii="Times New Roman" w:hAnsi="Times New Roman" w:cs="Times New Roman"/>
          <w:sz w:val="20"/>
          <w:szCs w:val="20"/>
        </w:rPr>
        <w:tab/>
        <w:t>Ganetzky RD, Falk MJ. 8-year retrospective analysis of intravenous arginine therapy for acute metabolic strokes in pediatric mitochondrial disease. Research Support, N.I.H., Extramural</w:t>
      </w:r>
    </w:p>
    <w:p w14:paraId="07A21C61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 xml:space="preserve">Research Support, Non-U.S. Gov't. </w:t>
      </w:r>
      <w:r w:rsidRPr="0093421E">
        <w:rPr>
          <w:rFonts w:ascii="Times New Roman" w:hAnsi="Times New Roman" w:cs="Times New Roman"/>
          <w:i/>
          <w:sz w:val="20"/>
          <w:szCs w:val="20"/>
        </w:rPr>
        <w:t>Molecular Genetics &amp; Metabolism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8;123(3):301-308. </w:t>
      </w:r>
    </w:p>
    <w:p w14:paraId="527C0864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8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Calvaruso MA, Willemsen MA, Rodenburg RJ, van den Brand M, Smeitink JAM, Nijtmans L. New mitochondrial tRNAHIS mutation in a family with lactic acidosis and stroke-like episodes (MELAS). </w:t>
      </w:r>
      <w:r w:rsidRPr="0093421E">
        <w:rPr>
          <w:rFonts w:ascii="Times New Roman" w:hAnsi="Times New Roman" w:cs="Times New Roman"/>
          <w:i/>
          <w:sz w:val="20"/>
          <w:szCs w:val="20"/>
        </w:rPr>
        <w:t>Mitochondrion</w:t>
      </w:r>
      <w:r w:rsidRPr="0093421E">
        <w:rPr>
          <w:rFonts w:ascii="Times New Roman" w:hAnsi="Times New Roman" w:cs="Times New Roman"/>
          <w:sz w:val="20"/>
          <w:szCs w:val="20"/>
        </w:rPr>
        <w:t xml:space="preserve">. September 2011;11(5):778-782. </w:t>
      </w:r>
    </w:p>
    <w:p w14:paraId="087F5256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29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Cosentino C, Contento M, Paganini M, Mannucci E, Cresci B. Therapeutic options in a patient with MELAS and diabetes mellitus: follow-up after 6 months of treatment. </w:t>
      </w:r>
      <w:r w:rsidRPr="0093421E">
        <w:rPr>
          <w:rFonts w:ascii="Times New Roman" w:hAnsi="Times New Roman" w:cs="Times New Roman"/>
          <w:i/>
          <w:sz w:val="20"/>
          <w:szCs w:val="20"/>
        </w:rPr>
        <w:t>Acta Diabetologica</w:t>
      </w:r>
      <w:r w:rsidRPr="0093421E">
        <w:rPr>
          <w:rFonts w:ascii="Times New Roman" w:hAnsi="Times New Roman" w:cs="Times New Roman"/>
          <w:sz w:val="20"/>
          <w:szCs w:val="20"/>
        </w:rPr>
        <w:t xml:space="preserve">. 01 Nov 2019;56(11):1231-1233. </w:t>
      </w:r>
    </w:p>
    <w:p w14:paraId="0E30E92B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30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Fukuda M, Nagao Y. Dynamic derangement in amino acid profile during and after a stroke-like episode in adult-onset mitochondrial disease: a case report. Case Reports. </w:t>
      </w:r>
      <w:r w:rsidRPr="0093421E">
        <w:rPr>
          <w:rFonts w:ascii="Times New Roman" w:hAnsi="Times New Roman" w:cs="Times New Roman"/>
          <w:i/>
          <w:sz w:val="20"/>
          <w:szCs w:val="20"/>
        </w:rPr>
        <w:t>Journal of Medical Case Reports [Electronic Resource]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9;13(1):313. </w:t>
      </w:r>
    </w:p>
    <w:p w14:paraId="2FBE059A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31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Marques-Matos C, Reis J, Reis C, Castro L, Carvalho M. Mitochondrial encephalomyopathy with lactic acidosis and strokelike episodes presenting before 50 years of age: When a stroke is not just a stroke. </w:t>
      </w:r>
      <w:r w:rsidRPr="0093421E">
        <w:rPr>
          <w:rFonts w:ascii="Times New Roman" w:hAnsi="Times New Roman" w:cs="Times New Roman"/>
          <w:i/>
          <w:sz w:val="20"/>
          <w:szCs w:val="20"/>
        </w:rPr>
        <w:t>JAMA Neurology</w:t>
      </w:r>
      <w:r w:rsidRPr="0093421E">
        <w:rPr>
          <w:rFonts w:ascii="Times New Roman" w:hAnsi="Times New Roman" w:cs="Times New Roman"/>
          <w:sz w:val="20"/>
          <w:szCs w:val="20"/>
        </w:rPr>
        <w:t xml:space="preserve">. May 2016;73(5):604-606. </w:t>
      </w:r>
    </w:p>
    <w:p w14:paraId="7FFA8718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32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Selim L, Mehaney D. Mitochondrial encephalopathy with lactic acidosis and stroke-like episodes in a Japanese child: Clinical, radiological and molecular genetic analysis. </w:t>
      </w:r>
      <w:r w:rsidRPr="0093421E">
        <w:rPr>
          <w:rFonts w:ascii="Times New Roman" w:hAnsi="Times New Roman" w:cs="Times New Roman"/>
          <w:i/>
          <w:sz w:val="20"/>
          <w:szCs w:val="20"/>
        </w:rPr>
        <w:t>Egyptian Journal of Medical Human Genetics</w:t>
      </w:r>
      <w:r w:rsidRPr="0093421E">
        <w:rPr>
          <w:rFonts w:ascii="Times New Roman" w:hAnsi="Times New Roman" w:cs="Times New Roman"/>
          <w:sz w:val="20"/>
          <w:szCs w:val="20"/>
        </w:rPr>
        <w:t xml:space="preserve">. July 2013;14(3):317-322. </w:t>
      </w:r>
    </w:p>
    <w:p w14:paraId="101DF262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33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Sun X, Jiang G, Ju X, Fu H, Na. MELAS and macroangiopathy: A case report and literature review. </w:t>
      </w:r>
      <w:r w:rsidRPr="0093421E">
        <w:rPr>
          <w:rFonts w:ascii="Times New Roman" w:hAnsi="Times New Roman" w:cs="Times New Roman"/>
          <w:i/>
          <w:sz w:val="20"/>
          <w:szCs w:val="20"/>
        </w:rPr>
        <w:t>Medicine</w:t>
      </w:r>
      <w:r w:rsidRPr="0093421E">
        <w:rPr>
          <w:rFonts w:ascii="Times New Roman" w:hAnsi="Times New Roman" w:cs="Times New Roman"/>
          <w:sz w:val="20"/>
          <w:szCs w:val="20"/>
        </w:rPr>
        <w:t>. 2018;97(52):e13866-e13866. doi:10.1097/MD.0000000000013866</w:t>
      </w:r>
    </w:p>
    <w:p w14:paraId="737A009F" w14:textId="77777777" w:rsidR="0093421E" w:rsidRPr="0093421E" w:rsidRDefault="0093421E" w:rsidP="0093421E">
      <w:pPr>
        <w:pStyle w:val="EndNoteBibliography"/>
        <w:spacing w:after="0"/>
        <w:rPr>
          <w:rFonts w:ascii="Times New Roman" w:hAnsi="Times New Roman" w:cs="Times New Roman"/>
          <w:sz w:val="20"/>
          <w:szCs w:val="20"/>
        </w:rPr>
      </w:pPr>
      <w:r w:rsidRPr="0093421E">
        <w:rPr>
          <w:rFonts w:ascii="Times New Roman" w:hAnsi="Times New Roman" w:cs="Times New Roman"/>
          <w:sz w:val="20"/>
          <w:szCs w:val="20"/>
        </w:rPr>
        <w:t>34.</w:t>
      </w:r>
      <w:r w:rsidRPr="0093421E">
        <w:rPr>
          <w:rFonts w:ascii="Times New Roman" w:hAnsi="Times New Roman" w:cs="Times New Roman"/>
          <w:sz w:val="20"/>
          <w:szCs w:val="20"/>
        </w:rPr>
        <w:tab/>
        <w:t xml:space="preserve">Suzuki J, Iwata M, Moriyoshi H, Nishida S, Yasuda T, Ito Y. Familial pernicious chronic intestinal pseudo-obstruction with a mitochondrial DNA A3243G mutation. </w:t>
      </w:r>
      <w:r w:rsidRPr="0093421E">
        <w:rPr>
          <w:rFonts w:ascii="Times New Roman" w:hAnsi="Times New Roman" w:cs="Times New Roman"/>
          <w:i/>
          <w:sz w:val="20"/>
          <w:szCs w:val="20"/>
        </w:rPr>
        <w:t>Internal Medicine</w:t>
      </w:r>
      <w:r w:rsidRPr="0093421E">
        <w:rPr>
          <w:rFonts w:ascii="Times New Roman" w:hAnsi="Times New Roman" w:cs="Times New Roman"/>
          <w:sz w:val="20"/>
          <w:szCs w:val="20"/>
        </w:rPr>
        <w:t xml:space="preserve">. 2017;56(9):1089-1093. </w:t>
      </w:r>
    </w:p>
    <w:p w14:paraId="17BF0BFA" w14:textId="562F6672" w:rsidR="00A3283B" w:rsidRPr="006B2D89" w:rsidRDefault="0093421E" w:rsidP="0093421E">
      <w:pPr>
        <w:pStyle w:val="Heading1"/>
        <w:spacing w:before="0"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3421E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sectPr w:rsidR="00A3283B" w:rsidRPr="006B2D89" w:rsidSect="0093421E">
      <w:headerReference w:type="default" r:id="rId14"/>
      <w:pgSz w:w="11906" w:h="16838"/>
      <w:pgMar w:top="1440" w:right="1418" w:bottom="1440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FD66226" w14:textId="77777777" w:rsidR="004A6BC2" w:rsidRDefault="004A6BC2">
      <w:r>
        <w:separator/>
      </w:r>
    </w:p>
  </w:endnote>
  <w:endnote w:type="continuationSeparator" w:id="0">
    <w:p w14:paraId="33A72E55" w14:textId="77777777" w:rsidR="004A6BC2" w:rsidRDefault="004A6B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?l?r ?S?V?b?N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TXinwei">
    <w:charset w:val="86"/>
    <w:family w:val="auto"/>
    <w:pitch w:val="variable"/>
    <w:sig w:usb0="00000001" w:usb1="080F0000" w:usb2="00000010" w:usb3="00000000" w:csb0="00040000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337293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3465D8" w14:textId="1D1BF5B7" w:rsidR="004A6BC2" w:rsidRDefault="004A6BC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633D647" w14:textId="77777777" w:rsidR="004A6BC2" w:rsidRDefault="004A6BC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7E6BA0" w14:textId="77777777" w:rsidR="004A6BC2" w:rsidRDefault="004A6BC2">
      <w:r>
        <w:separator/>
      </w:r>
    </w:p>
  </w:footnote>
  <w:footnote w:type="continuationSeparator" w:id="0">
    <w:p w14:paraId="15964867" w14:textId="77777777" w:rsidR="004A6BC2" w:rsidRDefault="004A6BC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6DAB535" w14:textId="7AA6C05D" w:rsidR="004A6BC2" w:rsidRDefault="004A6BC2">
    <w:pPr>
      <w:pStyle w:val="Header"/>
    </w:pPr>
  </w:p>
  <w:p w14:paraId="0A3879AC" w14:textId="77777777" w:rsidR="004A6BC2" w:rsidRDefault="004A6BC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5B17897" w14:textId="25D30542" w:rsidR="004A6BC2" w:rsidRPr="00C16CE7" w:rsidRDefault="004A6BC2" w:rsidP="00C16CE7">
    <w:pPr>
      <w:pStyle w:val="CM2"/>
      <w:rPr>
        <w:rFonts w:ascii="Lucida Sans" w:hAnsi="Lucida Sans"/>
        <w:sz w:val="16"/>
        <w:szCs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801A30A2"/>
    <w:multiLevelType w:val="hybridMultilevel"/>
    <w:tmpl w:val="4FE7F59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BAF01781"/>
    <w:multiLevelType w:val="hybridMultilevel"/>
    <w:tmpl w:val="8FD6936A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EF624918"/>
    <w:multiLevelType w:val="hybridMultilevel"/>
    <w:tmpl w:val="4F9CCAD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5F35A1B"/>
    <w:multiLevelType w:val="hybridMultilevel"/>
    <w:tmpl w:val="7A0A4DEE"/>
    <w:lvl w:ilvl="0" w:tplc="0A54B918">
      <w:start w:val="6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8FA1585"/>
    <w:multiLevelType w:val="hybridMultilevel"/>
    <w:tmpl w:val="56C668AC"/>
    <w:lvl w:ilvl="0" w:tplc="EAF687C6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E8126D"/>
    <w:multiLevelType w:val="hybridMultilevel"/>
    <w:tmpl w:val="6344B376"/>
    <w:lvl w:ilvl="0" w:tplc="EE9A0D3E">
      <w:start w:val="48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D5605C"/>
    <w:multiLevelType w:val="hybridMultilevel"/>
    <w:tmpl w:val="979A928C"/>
    <w:lvl w:ilvl="0" w:tplc="CE6A57AA">
      <w:start w:val="5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  <w:sz w:val="14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EDA6CC8"/>
    <w:multiLevelType w:val="hybridMultilevel"/>
    <w:tmpl w:val="D2941E64"/>
    <w:lvl w:ilvl="0" w:tplc="37EE2BD4">
      <w:start w:val="12"/>
      <w:numFmt w:val="bullet"/>
      <w:lvlText w:val="-"/>
      <w:lvlJc w:val="left"/>
      <w:pPr>
        <w:ind w:left="574" w:hanging="360"/>
      </w:pPr>
      <w:rPr>
        <w:rFonts w:ascii="Calibri" w:eastAsia="STXinwei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2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0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7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4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1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8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6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334" w:hanging="360"/>
      </w:pPr>
      <w:rPr>
        <w:rFonts w:ascii="Wingdings" w:hAnsi="Wingdings" w:hint="default"/>
      </w:rPr>
    </w:lvl>
  </w:abstractNum>
  <w:abstractNum w:abstractNumId="8" w15:restartNumberingAfterBreak="0">
    <w:nsid w:val="131E1C82"/>
    <w:multiLevelType w:val="hybridMultilevel"/>
    <w:tmpl w:val="C158C9FE"/>
    <w:lvl w:ilvl="0" w:tplc="F2BCA718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58C530E"/>
    <w:multiLevelType w:val="hybridMultilevel"/>
    <w:tmpl w:val="90AEE4D2"/>
    <w:lvl w:ilvl="0" w:tplc="A24481E4"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71A0554"/>
    <w:multiLevelType w:val="hybridMultilevel"/>
    <w:tmpl w:val="C2409CA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C7447D4"/>
    <w:multiLevelType w:val="hybridMultilevel"/>
    <w:tmpl w:val="C448A99C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733A79"/>
    <w:multiLevelType w:val="hybridMultilevel"/>
    <w:tmpl w:val="A9B63BEA"/>
    <w:lvl w:ilvl="0" w:tplc="CCE4E6B0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323060"/>
    <w:multiLevelType w:val="hybridMultilevel"/>
    <w:tmpl w:val="5658E66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3E63A0"/>
    <w:multiLevelType w:val="hybridMultilevel"/>
    <w:tmpl w:val="761C7B94"/>
    <w:lvl w:ilvl="0" w:tplc="0B3C413E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A2A3C13"/>
    <w:multiLevelType w:val="hybridMultilevel"/>
    <w:tmpl w:val="C70A510E"/>
    <w:lvl w:ilvl="0" w:tplc="BE4AD07C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D357CAE"/>
    <w:multiLevelType w:val="hybridMultilevel"/>
    <w:tmpl w:val="8ED28912"/>
    <w:lvl w:ilvl="0" w:tplc="982077F0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F27381C"/>
    <w:multiLevelType w:val="hybridMultilevel"/>
    <w:tmpl w:val="20EA26E6"/>
    <w:lvl w:ilvl="0" w:tplc="220EC42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F947063"/>
    <w:multiLevelType w:val="hybridMultilevel"/>
    <w:tmpl w:val="0C440312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71C6255"/>
    <w:multiLevelType w:val="hybridMultilevel"/>
    <w:tmpl w:val="2C80803A"/>
    <w:lvl w:ilvl="0" w:tplc="C212CCCC">
      <w:start w:val="12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C59640B"/>
    <w:multiLevelType w:val="hybridMultilevel"/>
    <w:tmpl w:val="CDF8561A"/>
    <w:lvl w:ilvl="0" w:tplc="0EE244C0">
      <w:start w:val="13"/>
      <w:numFmt w:val="bullet"/>
      <w:lvlText w:val="-"/>
      <w:lvlJc w:val="left"/>
      <w:pPr>
        <w:ind w:left="360" w:hanging="360"/>
      </w:pPr>
      <w:rPr>
        <w:rFonts w:ascii="Times New Roman" w:eastAsia="STXinwe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1203361"/>
    <w:multiLevelType w:val="hybridMultilevel"/>
    <w:tmpl w:val="702A7346"/>
    <w:lvl w:ilvl="0" w:tplc="55B6AF1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39B40D1"/>
    <w:multiLevelType w:val="hybridMultilevel"/>
    <w:tmpl w:val="54300C54"/>
    <w:lvl w:ilvl="0" w:tplc="97E6F75E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704215A"/>
    <w:multiLevelType w:val="hybridMultilevel"/>
    <w:tmpl w:val="3D92530A"/>
    <w:lvl w:ilvl="0" w:tplc="0F58118A">
      <w:start w:val="12"/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AF346F"/>
    <w:multiLevelType w:val="hybridMultilevel"/>
    <w:tmpl w:val="0F442498"/>
    <w:lvl w:ilvl="0" w:tplc="902EB9EC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A794B60"/>
    <w:multiLevelType w:val="hybridMultilevel"/>
    <w:tmpl w:val="C874816E"/>
    <w:lvl w:ilvl="0" w:tplc="C5CC9FD8">
      <w:start w:val="3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0E3639C"/>
    <w:multiLevelType w:val="hybridMultilevel"/>
    <w:tmpl w:val="36DCE608"/>
    <w:lvl w:ilvl="0" w:tplc="08090017">
      <w:start w:val="1"/>
      <w:numFmt w:val="lowerLetter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68E539A"/>
    <w:multiLevelType w:val="hybridMultilevel"/>
    <w:tmpl w:val="94CA9EB6"/>
    <w:lvl w:ilvl="0" w:tplc="7E8EB37E">
      <w:start w:val="1"/>
      <w:numFmt w:val="decimal"/>
      <w:lvlText w:val="%1."/>
      <w:lvlJc w:val="left"/>
      <w:pPr>
        <w:ind w:left="720" w:hanging="360"/>
      </w:pPr>
      <w:rPr>
        <w:rFonts w:ascii="Times New Roman" w:eastAsia="STXinwei" w:hAnsi="Times New Roman" w:cs="Times New Roman" w:hint="default"/>
        <w:sz w:val="16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7E1B19"/>
    <w:multiLevelType w:val="hybridMultilevel"/>
    <w:tmpl w:val="12B02702"/>
    <w:lvl w:ilvl="0" w:tplc="C2B2B6DE"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  <w:b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A151648"/>
    <w:multiLevelType w:val="hybridMultilevel"/>
    <w:tmpl w:val="796EE528"/>
    <w:lvl w:ilvl="0" w:tplc="D46E2944">
      <w:start w:val="12"/>
      <w:numFmt w:val="bullet"/>
      <w:lvlText w:val="-"/>
      <w:lvlJc w:val="left"/>
      <w:pPr>
        <w:ind w:left="720" w:hanging="360"/>
      </w:pPr>
      <w:rPr>
        <w:rFonts w:ascii="Calibri" w:eastAsia="STXinwei" w:hAnsi="Calibri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4A13C4A"/>
    <w:multiLevelType w:val="hybridMultilevel"/>
    <w:tmpl w:val="A920A622"/>
    <w:lvl w:ilvl="0" w:tplc="ECBEFE2C"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68D7105"/>
    <w:multiLevelType w:val="hybridMultilevel"/>
    <w:tmpl w:val="8AD0C322"/>
    <w:lvl w:ilvl="0" w:tplc="004845AE">
      <w:start w:val="10"/>
      <w:numFmt w:val="bullet"/>
      <w:lvlText w:val=""/>
      <w:lvlJc w:val="left"/>
      <w:pPr>
        <w:ind w:left="720" w:hanging="360"/>
      </w:pPr>
      <w:rPr>
        <w:rFonts w:ascii="Symbol" w:eastAsia="MS Gothic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8B47FF3"/>
    <w:multiLevelType w:val="hybridMultilevel"/>
    <w:tmpl w:val="A51E1294"/>
    <w:lvl w:ilvl="0" w:tplc="3F3AE8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8B6C08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3E0C9F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014EE3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AE6171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4405E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156CFB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EE688F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DF0CB5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3" w15:restartNumberingAfterBreak="0">
    <w:nsid w:val="68BD5EAA"/>
    <w:multiLevelType w:val="hybridMultilevel"/>
    <w:tmpl w:val="DDBCF32E"/>
    <w:lvl w:ilvl="0" w:tplc="C4441D7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ED0F1E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03A1C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EE4E9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990F6E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348BDD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B26168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19EBD1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D5CE9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4" w15:restartNumberingAfterBreak="0">
    <w:nsid w:val="69524F74"/>
    <w:multiLevelType w:val="hybridMultilevel"/>
    <w:tmpl w:val="F3767E4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6ADB2381"/>
    <w:multiLevelType w:val="hybridMultilevel"/>
    <w:tmpl w:val="FFBEA07A"/>
    <w:lvl w:ilvl="0" w:tplc="D69245C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EastAsia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2BB40D1"/>
    <w:multiLevelType w:val="hybridMultilevel"/>
    <w:tmpl w:val="C448A99C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8356094"/>
    <w:multiLevelType w:val="hybridMultilevel"/>
    <w:tmpl w:val="9F3EBFF0"/>
    <w:lvl w:ilvl="0" w:tplc="A9B29DA8">
      <w:start w:val="15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EF72724"/>
    <w:multiLevelType w:val="hybridMultilevel"/>
    <w:tmpl w:val="21F87E70"/>
    <w:lvl w:ilvl="0" w:tplc="234A20E6">
      <w:start w:val="1"/>
      <w:numFmt w:val="decimal"/>
      <w:lvlText w:val="%1."/>
      <w:lvlJc w:val="left"/>
      <w:pPr>
        <w:ind w:left="360" w:hanging="360"/>
      </w:pPr>
      <w:rPr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7"/>
  </w:num>
  <w:num w:numId="2">
    <w:abstractNumId w:val="29"/>
  </w:num>
  <w:num w:numId="3">
    <w:abstractNumId w:val="7"/>
  </w:num>
  <w:num w:numId="4">
    <w:abstractNumId w:val="30"/>
  </w:num>
  <w:num w:numId="5">
    <w:abstractNumId w:val="28"/>
  </w:num>
  <w:num w:numId="6">
    <w:abstractNumId w:val="9"/>
  </w:num>
  <w:num w:numId="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7"/>
  </w:num>
  <w:num w:numId="9">
    <w:abstractNumId w:val="31"/>
  </w:num>
  <w:num w:numId="10">
    <w:abstractNumId w:val="16"/>
  </w:num>
  <w:num w:numId="11">
    <w:abstractNumId w:val="4"/>
  </w:num>
  <w:num w:numId="12">
    <w:abstractNumId w:val="22"/>
  </w:num>
  <w:num w:numId="13">
    <w:abstractNumId w:val="13"/>
  </w:num>
  <w:num w:numId="14">
    <w:abstractNumId w:val="25"/>
  </w:num>
  <w:num w:numId="15">
    <w:abstractNumId w:val="8"/>
  </w:num>
  <w:num w:numId="16">
    <w:abstractNumId w:val="24"/>
  </w:num>
  <w:num w:numId="17">
    <w:abstractNumId w:val="23"/>
  </w:num>
  <w:num w:numId="18">
    <w:abstractNumId w:val="12"/>
  </w:num>
  <w:num w:numId="19">
    <w:abstractNumId w:val="6"/>
  </w:num>
  <w:num w:numId="20">
    <w:abstractNumId w:val="15"/>
  </w:num>
  <w:num w:numId="21">
    <w:abstractNumId w:val="19"/>
  </w:num>
  <w:num w:numId="22">
    <w:abstractNumId w:val="3"/>
  </w:num>
  <w:num w:numId="23">
    <w:abstractNumId w:val="20"/>
  </w:num>
  <w:num w:numId="24">
    <w:abstractNumId w:val="5"/>
  </w:num>
  <w:num w:numId="25">
    <w:abstractNumId w:val="10"/>
  </w:num>
  <w:num w:numId="26">
    <w:abstractNumId w:val="1"/>
  </w:num>
  <w:num w:numId="27">
    <w:abstractNumId w:val="0"/>
  </w:num>
  <w:num w:numId="28">
    <w:abstractNumId w:val="2"/>
  </w:num>
  <w:num w:numId="29">
    <w:abstractNumId w:val="14"/>
  </w:num>
  <w:num w:numId="30">
    <w:abstractNumId w:val="36"/>
  </w:num>
  <w:num w:numId="31">
    <w:abstractNumId w:val="35"/>
  </w:num>
  <w:num w:numId="32">
    <w:abstractNumId w:val="18"/>
  </w:num>
  <w:num w:numId="33">
    <w:abstractNumId w:val="38"/>
  </w:num>
  <w:num w:numId="34">
    <w:abstractNumId w:val="34"/>
  </w:num>
  <w:num w:numId="35">
    <w:abstractNumId w:val="21"/>
  </w:num>
  <w:num w:numId="36">
    <w:abstractNumId w:val="17"/>
  </w:num>
  <w:num w:numId="37">
    <w:abstractNumId w:val="26"/>
  </w:num>
  <w:num w:numId="38">
    <w:abstractNumId w:val="11"/>
  </w:num>
  <w:num w:numId="39">
    <w:abstractNumId w:val="33"/>
  </w:num>
  <w:num w:numId="40">
    <w:abstractNumId w:val="3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TAyNDMzNLQ0MjSyNDJW0lEKTi0uzszPAykwrAUAWm5dz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A 11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eevt9fgv2wx1ef9t3p02pxapw0rzxa29dz&quot;&gt;Arginine  Stroke-like episode NEW NEW NEW Copy Copy Copy Copy Copy Copy&lt;record-ids&gt;&lt;item&gt;493&lt;/item&gt;&lt;item&gt;516&lt;/item&gt;&lt;item&gt;584&lt;/item&gt;&lt;item&gt;597&lt;/item&gt;&lt;item&gt;616&lt;/item&gt;&lt;item&gt;703&lt;/item&gt;&lt;item&gt;714&lt;/item&gt;&lt;item&gt;725&lt;/item&gt;&lt;item&gt;854&lt;/item&gt;&lt;item&gt;1007&lt;/item&gt;&lt;item&gt;1064&lt;/item&gt;&lt;item&gt;1128&lt;/item&gt;&lt;item&gt;1142&lt;/item&gt;&lt;item&gt;1221&lt;/item&gt;&lt;item&gt;1329&lt;/item&gt;&lt;item&gt;1421&lt;/item&gt;&lt;item&gt;1533&lt;/item&gt;&lt;item&gt;1591&lt;/item&gt;&lt;item&gt;1595&lt;/item&gt;&lt;item&gt;1824&lt;/item&gt;&lt;item&gt;3682&lt;/item&gt;&lt;item&gt;4070&lt;/item&gt;&lt;item&gt;4121&lt;/item&gt;&lt;item&gt;4130&lt;/item&gt;&lt;item&gt;4293&lt;/item&gt;&lt;item&gt;4300&lt;/item&gt;&lt;item&gt;4309&lt;/item&gt;&lt;item&gt;4343&lt;/item&gt;&lt;item&gt;4346&lt;/item&gt;&lt;item&gt;4362&lt;/item&gt;&lt;item&gt;4378&lt;/item&gt;&lt;item&gt;4381&lt;/item&gt;&lt;item&gt;4402&lt;/item&gt;&lt;item&gt;4403&lt;/item&gt;&lt;/record-ids&gt;&lt;/item&gt;&lt;/Libraries&gt;"/>
  </w:docVars>
  <w:rsids>
    <w:rsidRoot w:val="00A3283B"/>
    <w:rsid w:val="000015B9"/>
    <w:rsid w:val="000037BB"/>
    <w:rsid w:val="00006E62"/>
    <w:rsid w:val="00006EE6"/>
    <w:rsid w:val="000073EE"/>
    <w:rsid w:val="0001176C"/>
    <w:rsid w:val="00012051"/>
    <w:rsid w:val="000137BA"/>
    <w:rsid w:val="00014431"/>
    <w:rsid w:val="0002098B"/>
    <w:rsid w:val="00022E2C"/>
    <w:rsid w:val="00023299"/>
    <w:rsid w:val="00026DD8"/>
    <w:rsid w:val="00027F48"/>
    <w:rsid w:val="0003351E"/>
    <w:rsid w:val="00033D46"/>
    <w:rsid w:val="00034C26"/>
    <w:rsid w:val="00035902"/>
    <w:rsid w:val="000361A1"/>
    <w:rsid w:val="00037630"/>
    <w:rsid w:val="00040EDA"/>
    <w:rsid w:val="00041210"/>
    <w:rsid w:val="000414C0"/>
    <w:rsid w:val="00046F0F"/>
    <w:rsid w:val="000534FD"/>
    <w:rsid w:val="000555DB"/>
    <w:rsid w:val="00056A31"/>
    <w:rsid w:val="00061275"/>
    <w:rsid w:val="000635FA"/>
    <w:rsid w:val="00064B85"/>
    <w:rsid w:val="0006626A"/>
    <w:rsid w:val="00066B6C"/>
    <w:rsid w:val="000706A7"/>
    <w:rsid w:val="00075AB7"/>
    <w:rsid w:val="0007672F"/>
    <w:rsid w:val="00077B81"/>
    <w:rsid w:val="00077E31"/>
    <w:rsid w:val="000802C3"/>
    <w:rsid w:val="000803E4"/>
    <w:rsid w:val="000804C8"/>
    <w:rsid w:val="000813B1"/>
    <w:rsid w:val="000821B7"/>
    <w:rsid w:val="000859BA"/>
    <w:rsid w:val="0009380A"/>
    <w:rsid w:val="00096B47"/>
    <w:rsid w:val="000971AD"/>
    <w:rsid w:val="000A3304"/>
    <w:rsid w:val="000A68C0"/>
    <w:rsid w:val="000B50B4"/>
    <w:rsid w:val="000B7228"/>
    <w:rsid w:val="000B7B1C"/>
    <w:rsid w:val="000C01BC"/>
    <w:rsid w:val="000C0BC1"/>
    <w:rsid w:val="000C1366"/>
    <w:rsid w:val="000C1F86"/>
    <w:rsid w:val="000C39B5"/>
    <w:rsid w:val="000C675A"/>
    <w:rsid w:val="000C701B"/>
    <w:rsid w:val="000D0C79"/>
    <w:rsid w:val="000D1414"/>
    <w:rsid w:val="000D1501"/>
    <w:rsid w:val="000D1F2C"/>
    <w:rsid w:val="000D2A81"/>
    <w:rsid w:val="000D516A"/>
    <w:rsid w:val="000D6EF0"/>
    <w:rsid w:val="000F038C"/>
    <w:rsid w:val="000F0EBC"/>
    <w:rsid w:val="000F4136"/>
    <w:rsid w:val="000F4E90"/>
    <w:rsid w:val="000F57B5"/>
    <w:rsid w:val="00100136"/>
    <w:rsid w:val="00100492"/>
    <w:rsid w:val="0010071B"/>
    <w:rsid w:val="00100BEA"/>
    <w:rsid w:val="0010103F"/>
    <w:rsid w:val="001016B2"/>
    <w:rsid w:val="00103C65"/>
    <w:rsid w:val="00103CCF"/>
    <w:rsid w:val="00107EB2"/>
    <w:rsid w:val="0011562D"/>
    <w:rsid w:val="00115D7E"/>
    <w:rsid w:val="001169BF"/>
    <w:rsid w:val="00116F28"/>
    <w:rsid w:val="00117A8F"/>
    <w:rsid w:val="0012733F"/>
    <w:rsid w:val="00131364"/>
    <w:rsid w:val="0014111C"/>
    <w:rsid w:val="00143DF5"/>
    <w:rsid w:val="00144950"/>
    <w:rsid w:val="0014711A"/>
    <w:rsid w:val="00150A7B"/>
    <w:rsid w:val="00151493"/>
    <w:rsid w:val="001535E1"/>
    <w:rsid w:val="00153780"/>
    <w:rsid w:val="00153936"/>
    <w:rsid w:val="00154910"/>
    <w:rsid w:val="00154997"/>
    <w:rsid w:val="00155797"/>
    <w:rsid w:val="0015593F"/>
    <w:rsid w:val="001564F6"/>
    <w:rsid w:val="001573E9"/>
    <w:rsid w:val="001575D6"/>
    <w:rsid w:val="00160801"/>
    <w:rsid w:val="001613A6"/>
    <w:rsid w:val="00171748"/>
    <w:rsid w:val="00174192"/>
    <w:rsid w:val="00175748"/>
    <w:rsid w:val="00175A2E"/>
    <w:rsid w:val="00177E5B"/>
    <w:rsid w:val="001835BA"/>
    <w:rsid w:val="00184A88"/>
    <w:rsid w:val="00184D46"/>
    <w:rsid w:val="00185E39"/>
    <w:rsid w:val="00190895"/>
    <w:rsid w:val="001914BB"/>
    <w:rsid w:val="0019584F"/>
    <w:rsid w:val="0019777C"/>
    <w:rsid w:val="001A098E"/>
    <w:rsid w:val="001A0FC0"/>
    <w:rsid w:val="001A38D1"/>
    <w:rsid w:val="001A4295"/>
    <w:rsid w:val="001A5EE8"/>
    <w:rsid w:val="001A7894"/>
    <w:rsid w:val="001A7A4C"/>
    <w:rsid w:val="001B0A17"/>
    <w:rsid w:val="001B2023"/>
    <w:rsid w:val="001B2DAF"/>
    <w:rsid w:val="001B4C68"/>
    <w:rsid w:val="001B7291"/>
    <w:rsid w:val="001C55B9"/>
    <w:rsid w:val="001C7480"/>
    <w:rsid w:val="001D5CC9"/>
    <w:rsid w:val="001D600C"/>
    <w:rsid w:val="001D7CBB"/>
    <w:rsid w:val="001E1026"/>
    <w:rsid w:val="001E5953"/>
    <w:rsid w:val="001F21F6"/>
    <w:rsid w:val="001F5683"/>
    <w:rsid w:val="00200FE9"/>
    <w:rsid w:val="002015EC"/>
    <w:rsid w:val="0021028A"/>
    <w:rsid w:val="00212BB6"/>
    <w:rsid w:val="00213479"/>
    <w:rsid w:val="002155DA"/>
    <w:rsid w:val="00220469"/>
    <w:rsid w:val="0022112D"/>
    <w:rsid w:val="00222B16"/>
    <w:rsid w:val="00223F53"/>
    <w:rsid w:val="002255ED"/>
    <w:rsid w:val="00225B0A"/>
    <w:rsid w:val="00226CD7"/>
    <w:rsid w:val="00227C96"/>
    <w:rsid w:val="00231B49"/>
    <w:rsid w:val="00231CFB"/>
    <w:rsid w:val="00232276"/>
    <w:rsid w:val="00233F4A"/>
    <w:rsid w:val="0023419F"/>
    <w:rsid w:val="00240670"/>
    <w:rsid w:val="00240C6E"/>
    <w:rsid w:val="00240CB0"/>
    <w:rsid w:val="002418BF"/>
    <w:rsid w:val="00241D22"/>
    <w:rsid w:val="002508CB"/>
    <w:rsid w:val="0025184D"/>
    <w:rsid w:val="00253435"/>
    <w:rsid w:val="0025423B"/>
    <w:rsid w:val="00254700"/>
    <w:rsid w:val="00261FF0"/>
    <w:rsid w:val="002626DE"/>
    <w:rsid w:val="00265B00"/>
    <w:rsid w:val="002660E5"/>
    <w:rsid w:val="002663DC"/>
    <w:rsid w:val="002665E2"/>
    <w:rsid w:val="0027086D"/>
    <w:rsid w:val="00271004"/>
    <w:rsid w:val="0027420B"/>
    <w:rsid w:val="00274E49"/>
    <w:rsid w:val="002751E2"/>
    <w:rsid w:val="00275D23"/>
    <w:rsid w:val="00275D27"/>
    <w:rsid w:val="002764E3"/>
    <w:rsid w:val="00280A66"/>
    <w:rsid w:val="002857CA"/>
    <w:rsid w:val="00285D36"/>
    <w:rsid w:val="002868BC"/>
    <w:rsid w:val="002916D5"/>
    <w:rsid w:val="002951E5"/>
    <w:rsid w:val="00296324"/>
    <w:rsid w:val="002A04EF"/>
    <w:rsid w:val="002A0E7A"/>
    <w:rsid w:val="002A45A4"/>
    <w:rsid w:val="002A47C0"/>
    <w:rsid w:val="002A724E"/>
    <w:rsid w:val="002B19D2"/>
    <w:rsid w:val="002B3C02"/>
    <w:rsid w:val="002B4639"/>
    <w:rsid w:val="002B5FCC"/>
    <w:rsid w:val="002B729F"/>
    <w:rsid w:val="002C72A0"/>
    <w:rsid w:val="002C74C9"/>
    <w:rsid w:val="002D1E9D"/>
    <w:rsid w:val="002D26C8"/>
    <w:rsid w:val="002D388D"/>
    <w:rsid w:val="002D3D01"/>
    <w:rsid w:val="002D679E"/>
    <w:rsid w:val="002D6B43"/>
    <w:rsid w:val="002D72B4"/>
    <w:rsid w:val="002E0C74"/>
    <w:rsid w:val="002E18C8"/>
    <w:rsid w:val="002F010D"/>
    <w:rsid w:val="002F1176"/>
    <w:rsid w:val="002F1B4F"/>
    <w:rsid w:val="002F2E1C"/>
    <w:rsid w:val="002F7CDF"/>
    <w:rsid w:val="003003AD"/>
    <w:rsid w:val="00306709"/>
    <w:rsid w:val="00310D8C"/>
    <w:rsid w:val="00312978"/>
    <w:rsid w:val="00313F81"/>
    <w:rsid w:val="00316D38"/>
    <w:rsid w:val="0032066F"/>
    <w:rsid w:val="00325BF8"/>
    <w:rsid w:val="003272E1"/>
    <w:rsid w:val="0033003D"/>
    <w:rsid w:val="00333798"/>
    <w:rsid w:val="003349BB"/>
    <w:rsid w:val="00337BC0"/>
    <w:rsid w:val="003441C2"/>
    <w:rsid w:val="00344786"/>
    <w:rsid w:val="003468A6"/>
    <w:rsid w:val="0034699B"/>
    <w:rsid w:val="00347136"/>
    <w:rsid w:val="00347457"/>
    <w:rsid w:val="00354664"/>
    <w:rsid w:val="00357088"/>
    <w:rsid w:val="00360CA9"/>
    <w:rsid w:val="00361108"/>
    <w:rsid w:val="003615F4"/>
    <w:rsid w:val="00364151"/>
    <w:rsid w:val="00364CAA"/>
    <w:rsid w:val="00371BE1"/>
    <w:rsid w:val="00372696"/>
    <w:rsid w:val="0037478A"/>
    <w:rsid w:val="0037601C"/>
    <w:rsid w:val="003763CA"/>
    <w:rsid w:val="00376D09"/>
    <w:rsid w:val="00376E91"/>
    <w:rsid w:val="0037754D"/>
    <w:rsid w:val="00377D7B"/>
    <w:rsid w:val="003800DF"/>
    <w:rsid w:val="0038136B"/>
    <w:rsid w:val="003837D0"/>
    <w:rsid w:val="003865E7"/>
    <w:rsid w:val="003912B3"/>
    <w:rsid w:val="00392FFE"/>
    <w:rsid w:val="0039636E"/>
    <w:rsid w:val="003A064E"/>
    <w:rsid w:val="003A0C52"/>
    <w:rsid w:val="003A0F59"/>
    <w:rsid w:val="003A7810"/>
    <w:rsid w:val="003A7959"/>
    <w:rsid w:val="003B22C5"/>
    <w:rsid w:val="003B4AD8"/>
    <w:rsid w:val="003B565A"/>
    <w:rsid w:val="003B5C62"/>
    <w:rsid w:val="003C1324"/>
    <w:rsid w:val="003C3D92"/>
    <w:rsid w:val="003C4B40"/>
    <w:rsid w:val="003C5CD5"/>
    <w:rsid w:val="003C6CB1"/>
    <w:rsid w:val="003C7650"/>
    <w:rsid w:val="003D0972"/>
    <w:rsid w:val="003D140E"/>
    <w:rsid w:val="003D1870"/>
    <w:rsid w:val="003D3B15"/>
    <w:rsid w:val="003E133C"/>
    <w:rsid w:val="003E3AE3"/>
    <w:rsid w:val="003E6A68"/>
    <w:rsid w:val="003F1EF9"/>
    <w:rsid w:val="003F2D6E"/>
    <w:rsid w:val="003F3D0C"/>
    <w:rsid w:val="003F7EE5"/>
    <w:rsid w:val="004001AB"/>
    <w:rsid w:val="0040076E"/>
    <w:rsid w:val="00401A31"/>
    <w:rsid w:val="00403CCB"/>
    <w:rsid w:val="004041AF"/>
    <w:rsid w:val="00405827"/>
    <w:rsid w:val="00412CE3"/>
    <w:rsid w:val="004205B8"/>
    <w:rsid w:val="00420618"/>
    <w:rsid w:val="004221AC"/>
    <w:rsid w:val="004230FB"/>
    <w:rsid w:val="004355FA"/>
    <w:rsid w:val="004371A0"/>
    <w:rsid w:val="004375CA"/>
    <w:rsid w:val="004430FC"/>
    <w:rsid w:val="004440EA"/>
    <w:rsid w:val="00444270"/>
    <w:rsid w:val="00444336"/>
    <w:rsid w:val="00445210"/>
    <w:rsid w:val="004525B3"/>
    <w:rsid w:val="00452848"/>
    <w:rsid w:val="00452FA3"/>
    <w:rsid w:val="00454133"/>
    <w:rsid w:val="00454348"/>
    <w:rsid w:val="00455199"/>
    <w:rsid w:val="00457A03"/>
    <w:rsid w:val="00461052"/>
    <w:rsid w:val="00462432"/>
    <w:rsid w:val="00464EB2"/>
    <w:rsid w:val="004656F9"/>
    <w:rsid w:val="00466686"/>
    <w:rsid w:val="004667FE"/>
    <w:rsid w:val="00466EE3"/>
    <w:rsid w:val="00474AFE"/>
    <w:rsid w:val="0047655F"/>
    <w:rsid w:val="00490DD8"/>
    <w:rsid w:val="004964EB"/>
    <w:rsid w:val="00497653"/>
    <w:rsid w:val="004A1A93"/>
    <w:rsid w:val="004A1A99"/>
    <w:rsid w:val="004A5AAC"/>
    <w:rsid w:val="004A5EE0"/>
    <w:rsid w:val="004A6BC2"/>
    <w:rsid w:val="004B0FB2"/>
    <w:rsid w:val="004B182B"/>
    <w:rsid w:val="004B2033"/>
    <w:rsid w:val="004B3E71"/>
    <w:rsid w:val="004B6C88"/>
    <w:rsid w:val="004C00E7"/>
    <w:rsid w:val="004C649E"/>
    <w:rsid w:val="004D2E33"/>
    <w:rsid w:val="004D33DB"/>
    <w:rsid w:val="004D527B"/>
    <w:rsid w:val="004D5F94"/>
    <w:rsid w:val="004D7D74"/>
    <w:rsid w:val="004E39CC"/>
    <w:rsid w:val="004F22FA"/>
    <w:rsid w:val="004F27F9"/>
    <w:rsid w:val="004F629B"/>
    <w:rsid w:val="00500BD3"/>
    <w:rsid w:val="00501378"/>
    <w:rsid w:val="00501515"/>
    <w:rsid w:val="005058A9"/>
    <w:rsid w:val="0050706F"/>
    <w:rsid w:val="00507BB9"/>
    <w:rsid w:val="005125A7"/>
    <w:rsid w:val="00516935"/>
    <w:rsid w:val="00517F18"/>
    <w:rsid w:val="005202D0"/>
    <w:rsid w:val="00521FBB"/>
    <w:rsid w:val="00521FBD"/>
    <w:rsid w:val="00522E7F"/>
    <w:rsid w:val="005242F0"/>
    <w:rsid w:val="005252AE"/>
    <w:rsid w:val="00527E54"/>
    <w:rsid w:val="005321FC"/>
    <w:rsid w:val="0053781E"/>
    <w:rsid w:val="00540E9E"/>
    <w:rsid w:val="005416F2"/>
    <w:rsid w:val="005449AD"/>
    <w:rsid w:val="00550811"/>
    <w:rsid w:val="00553A5D"/>
    <w:rsid w:val="005557C7"/>
    <w:rsid w:val="005565BC"/>
    <w:rsid w:val="00557181"/>
    <w:rsid w:val="00560BD1"/>
    <w:rsid w:val="00562A0E"/>
    <w:rsid w:val="00562B9D"/>
    <w:rsid w:val="00565194"/>
    <w:rsid w:val="0056767C"/>
    <w:rsid w:val="00573635"/>
    <w:rsid w:val="00573C28"/>
    <w:rsid w:val="0057417D"/>
    <w:rsid w:val="00574B0D"/>
    <w:rsid w:val="00575E32"/>
    <w:rsid w:val="00581B4E"/>
    <w:rsid w:val="0058290F"/>
    <w:rsid w:val="00583D31"/>
    <w:rsid w:val="005871FE"/>
    <w:rsid w:val="00587778"/>
    <w:rsid w:val="005919E3"/>
    <w:rsid w:val="00592D03"/>
    <w:rsid w:val="005931BB"/>
    <w:rsid w:val="005951A6"/>
    <w:rsid w:val="00595D6A"/>
    <w:rsid w:val="005A1173"/>
    <w:rsid w:val="005A1791"/>
    <w:rsid w:val="005A1C18"/>
    <w:rsid w:val="005A2D28"/>
    <w:rsid w:val="005A59C6"/>
    <w:rsid w:val="005A7C3B"/>
    <w:rsid w:val="005B0B7E"/>
    <w:rsid w:val="005B170D"/>
    <w:rsid w:val="005B297C"/>
    <w:rsid w:val="005B6AF4"/>
    <w:rsid w:val="005C0D09"/>
    <w:rsid w:val="005C5453"/>
    <w:rsid w:val="005C56CB"/>
    <w:rsid w:val="005C7F6F"/>
    <w:rsid w:val="005D225E"/>
    <w:rsid w:val="005D61EA"/>
    <w:rsid w:val="005D7BE9"/>
    <w:rsid w:val="005E0F23"/>
    <w:rsid w:val="005E1882"/>
    <w:rsid w:val="005E2883"/>
    <w:rsid w:val="005E2F62"/>
    <w:rsid w:val="005E620A"/>
    <w:rsid w:val="005E62E9"/>
    <w:rsid w:val="005E6673"/>
    <w:rsid w:val="005F0208"/>
    <w:rsid w:val="005F11CE"/>
    <w:rsid w:val="005F12A9"/>
    <w:rsid w:val="005F1712"/>
    <w:rsid w:val="005F251F"/>
    <w:rsid w:val="005F290F"/>
    <w:rsid w:val="005F396F"/>
    <w:rsid w:val="005F51DF"/>
    <w:rsid w:val="005F6711"/>
    <w:rsid w:val="00603058"/>
    <w:rsid w:val="00603263"/>
    <w:rsid w:val="00603465"/>
    <w:rsid w:val="00603E62"/>
    <w:rsid w:val="0060589C"/>
    <w:rsid w:val="00605FED"/>
    <w:rsid w:val="006069E0"/>
    <w:rsid w:val="00606D70"/>
    <w:rsid w:val="00607AF2"/>
    <w:rsid w:val="00612B8C"/>
    <w:rsid w:val="0061599D"/>
    <w:rsid w:val="00615FC8"/>
    <w:rsid w:val="00620FE3"/>
    <w:rsid w:val="00623ABB"/>
    <w:rsid w:val="0062520A"/>
    <w:rsid w:val="00626CC1"/>
    <w:rsid w:val="00626E8F"/>
    <w:rsid w:val="006272E7"/>
    <w:rsid w:val="0062799A"/>
    <w:rsid w:val="00627F6F"/>
    <w:rsid w:val="00633EEC"/>
    <w:rsid w:val="006352B9"/>
    <w:rsid w:val="00636F16"/>
    <w:rsid w:val="00641B37"/>
    <w:rsid w:val="00643E5F"/>
    <w:rsid w:val="00645EFA"/>
    <w:rsid w:val="00646504"/>
    <w:rsid w:val="0065342D"/>
    <w:rsid w:val="00655D3A"/>
    <w:rsid w:val="00661AF8"/>
    <w:rsid w:val="006632F4"/>
    <w:rsid w:val="0066354E"/>
    <w:rsid w:val="006643B0"/>
    <w:rsid w:val="00664642"/>
    <w:rsid w:val="00664851"/>
    <w:rsid w:val="006673AF"/>
    <w:rsid w:val="00671CCC"/>
    <w:rsid w:val="00673BA3"/>
    <w:rsid w:val="00673C5D"/>
    <w:rsid w:val="006760C9"/>
    <w:rsid w:val="00676897"/>
    <w:rsid w:val="006769F0"/>
    <w:rsid w:val="0067730C"/>
    <w:rsid w:val="00683192"/>
    <w:rsid w:val="006838CD"/>
    <w:rsid w:val="00685EDF"/>
    <w:rsid w:val="0069125D"/>
    <w:rsid w:val="0069671D"/>
    <w:rsid w:val="0069728E"/>
    <w:rsid w:val="006975CF"/>
    <w:rsid w:val="00697A20"/>
    <w:rsid w:val="006A489A"/>
    <w:rsid w:val="006A49FB"/>
    <w:rsid w:val="006A56F8"/>
    <w:rsid w:val="006B01EC"/>
    <w:rsid w:val="006B0662"/>
    <w:rsid w:val="006B1181"/>
    <w:rsid w:val="006B2D89"/>
    <w:rsid w:val="006B3323"/>
    <w:rsid w:val="006B6D67"/>
    <w:rsid w:val="006B7D73"/>
    <w:rsid w:val="006C1276"/>
    <w:rsid w:val="006C5405"/>
    <w:rsid w:val="006C6562"/>
    <w:rsid w:val="006D017D"/>
    <w:rsid w:val="006D0812"/>
    <w:rsid w:val="006D289C"/>
    <w:rsid w:val="006D3D7B"/>
    <w:rsid w:val="006D3E2E"/>
    <w:rsid w:val="006E0798"/>
    <w:rsid w:val="006E3023"/>
    <w:rsid w:val="006F4C91"/>
    <w:rsid w:val="006F5A01"/>
    <w:rsid w:val="006F6C91"/>
    <w:rsid w:val="006F770C"/>
    <w:rsid w:val="00700233"/>
    <w:rsid w:val="00700291"/>
    <w:rsid w:val="00700BCD"/>
    <w:rsid w:val="00705443"/>
    <w:rsid w:val="00706428"/>
    <w:rsid w:val="0070643E"/>
    <w:rsid w:val="00710243"/>
    <w:rsid w:val="007165F5"/>
    <w:rsid w:val="0071710D"/>
    <w:rsid w:val="007175FF"/>
    <w:rsid w:val="007203FB"/>
    <w:rsid w:val="00724A0A"/>
    <w:rsid w:val="00730825"/>
    <w:rsid w:val="00732207"/>
    <w:rsid w:val="00736A43"/>
    <w:rsid w:val="00742B79"/>
    <w:rsid w:val="00744439"/>
    <w:rsid w:val="007465A8"/>
    <w:rsid w:val="0075414D"/>
    <w:rsid w:val="007543F1"/>
    <w:rsid w:val="007577BC"/>
    <w:rsid w:val="007577DB"/>
    <w:rsid w:val="00757F73"/>
    <w:rsid w:val="00763260"/>
    <w:rsid w:val="00764EF8"/>
    <w:rsid w:val="00772DFA"/>
    <w:rsid w:val="00773C64"/>
    <w:rsid w:val="00773CA6"/>
    <w:rsid w:val="0077449F"/>
    <w:rsid w:val="007758EF"/>
    <w:rsid w:val="00776CAC"/>
    <w:rsid w:val="007774A1"/>
    <w:rsid w:val="00777A7D"/>
    <w:rsid w:val="0078446C"/>
    <w:rsid w:val="0078571E"/>
    <w:rsid w:val="007872D4"/>
    <w:rsid w:val="007929B0"/>
    <w:rsid w:val="00792DD9"/>
    <w:rsid w:val="0079440E"/>
    <w:rsid w:val="0079722A"/>
    <w:rsid w:val="007A01E0"/>
    <w:rsid w:val="007A1DBD"/>
    <w:rsid w:val="007A328E"/>
    <w:rsid w:val="007A45FB"/>
    <w:rsid w:val="007A4B96"/>
    <w:rsid w:val="007A700C"/>
    <w:rsid w:val="007A79D2"/>
    <w:rsid w:val="007B0216"/>
    <w:rsid w:val="007B5906"/>
    <w:rsid w:val="007B5984"/>
    <w:rsid w:val="007B6F1D"/>
    <w:rsid w:val="007C1A76"/>
    <w:rsid w:val="007C30E2"/>
    <w:rsid w:val="007C3E88"/>
    <w:rsid w:val="007C5C5D"/>
    <w:rsid w:val="007D0863"/>
    <w:rsid w:val="007D548E"/>
    <w:rsid w:val="007D57A1"/>
    <w:rsid w:val="007E1E6C"/>
    <w:rsid w:val="007E3A1C"/>
    <w:rsid w:val="007E4B62"/>
    <w:rsid w:val="007E6630"/>
    <w:rsid w:val="007E6FFC"/>
    <w:rsid w:val="007F0023"/>
    <w:rsid w:val="007F043F"/>
    <w:rsid w:val="008003FB"/>
    <w:rsid w:val="0080152E"/>
    <w:rsid w:val="0080329D"/>
    <w:rsid w:val="0080485E"/>
    <w:rsid w:val="008048A3"/>
    <w:rsid w:val="00811018"/>
    <w:rsid w:val="00811719"/>
    <w:rsid w:val="00811843"/>
    <w:rsid w:val="008132AB"/>
    <w:rsid w:val="00814A80"/>
    <w:rsid w:val="008157D7"/>
    <w:rsid w:val="00821893"/>
    <w:rsid w:val="00821CD9"/>
    <w:rsid w:val="008220F8"/>
    <w:rsid w:val="0082270F"/>
    <w:rsid w:val="00825CA1"/>
    <w:rsid w:val="00826507"/>
    <w:rsid w:val="008273A0"/>
    <w:rsid w:val="008340A7"/>
    <w:rsid w:val="00835445"/>
    <w:rsid w:val="00836C7F"/>
    <w:rsid w:val="008425F2"/>
    <w:rsid w:val="00842AC7"/>
    <w:rsid w:val="00843BE8"/>
    <w:rsid w:val="008441A1"/>
    <w:rsid w:val="00845F40"/>
    <w:rsid w:val="008469B3"/>
    <w:rsid w:val="00851EBA"/>
    <w:rsid w:val="00852472"/>
    <w:rsid w:val="0085390D"/>
    <w:rsid w:val="00855C7E"/>
    <w:rsid w:val="0085701F"/>
    <w:rsid w:val="00862B36"/>
    <w:rsid w:val="008631BA"/>
    <w:rsid w:val="00864A23"/>
    <w:rsid w:val="008653A6"/>
    <w:rsid w:val="00866128"/>
    <w:rsid w:val="00870B28"/>
    <w:rsid w:val="00870BB9"/>
    <w:rsid w:val="008747B6"/>
    <w:rsid w:val="00876B98"/>
    <w:rsid w:val="0088075D"/>
    <w:rsid w:val="00880AB4"/>
    <w:rsid w:val="00885A77"/>
    <w:rsid w:val="00890595"/>
    <w:rsid w:val="008906FE"/>
    <w:rsid w:val="00891B1A"/>
    <w:rsid w:val="008A001A"/>
    <w:rsid w:val="008A018F"/>
    <w:rsid w:val="008A256F"/>
    <w:rsid w:val="008A2932"/>
    <w:rsid w:val="008A4103"/>
    <w:rsid w:val="008B0495"/>
    <w:rsid w:val="008B32D2"/>
    <w:rsid w:val="008B5D53"/>
    <w:rsid w:val="008B7A8B"/>
    <w:rsid w:val="008C1CAE"/>
    <w:rsid w:val="008C2469"/>
    <w:rsid w:val="008C29D6"/>
    <w:rsid w:val="008C2DE6"/>
    <w:rsid w:val="008C3FF3"/>
    <w:rsid w:val="008C6223"/>
    <w:rsid w:val="008D5D1F"/>
    <w:rsid w:val="008D798A"/>
    <w:rsid w:val="008E2648"/>
    <w:rsid w:val="008E324A"/>
    <w:rsid w:val="008E3E8D"/>
    <w:rsid w:val="008E4181"/>
    <w:rsid w:val="008E502E"/>
    <w:rsid w:val="008E56FB"/>
    <w:rsid w:val="008E579B"/>
    <w:rsid w:val="008E7AAC"/>
    <w:rsid w:val="008F3629"/>
    <w:rsid w:val="008F4AF0"/>
    <w:rsid w:val="008F6087"/>
    <w:rsid w:val="008F770A"/>
    <w:rsid w:val="00900D0B"/>
    <w:rsid w:val="00900DDE"/>
    <w:rsid w:val="00900EC0"/>
    <w:rsid w:val="00901228"/>
    <w:rsid w:val="00904BFD"/>
    <w:rsid w:val="00904EA6"/>
    <w:rsid w:val="00907B51"/>
    <w:rsid w:val="00910361"/>
    <w:rsid w:val="00914744"/>
    <w:rsid w:val="00915910"/>
    <w:rsid w:val="00921714"/>
    <w:rsid w:val="00922D60"/>
    <w:rsid w:val="00925CA7"/>
    <w:rsid w:val="00926260"/>
    <w:rsid w:val="00926CD8"/>
    <w:rsid w:val="009329CB"/>
    <w:rsid w:val="009333E7"/>
    <w:rsid w:val="0093421E"/>
    <w:rsid w:val="00935955"/>
    <w:rsid w:val="00936C58"/>
    <w:rsid w:val="00942766"/>
    <w:rsid w:val="00942E60"/>
    <w:rsid w:val="009434D3"/>
    <w:rsid w:val="00943B89"/>
    <w:rsid w:val="009516FC"/>
    <w:rsid w:val="00952BDE"/>
    <w:rsid w:val="00953673"/>
    <w:rsid w:val="00956C23"/>
    <w:rsid w:val="0096087D"/>
    <w:rsid w:val="00966782"/>
    <w:rsid w:val="0097234B"/>
    <w:rsid w:val="00974489"/>
    <w:rsid w:val="009768F7"/>
    <w:rsid w:val="009802AB"/>
    <w:rsid w:val="00980ED3"/>
    <w:rsid w:val="00984EA8"/>
    <w:rsid w:val="00990413"/>
    <w:rsid w:val="0099132A"/>
    <w:rsid w:val="0099252B"/>
    <w:rsid w:val="0099385F"/>
    <w:rsid w:val="009956C6"/>
    <w:rsid w:val="009963CD"/>
    <w:rsid w:val="00997623"/>
    <w:rsid w:val="00997A78"/>
    <w:rsid w:val="009A0C49"/>
    <w:rsid w:val="009A0EB1"/>
    <w:rsid w:val="009A2F15"/>
    <w:rsid w:val="009A61A6"/>
    <w:rsid w:val="009A62FF"/>
    <w:rsid w:val="009B1222"/>
    <w:rsid w:val="009C1E6B"/>
    <w:rsid w:val="009C27EB"/>
    <w:rsid w:val="009C4056"/>
    <w:rsid w:val="009C4F4B"/>
    <w:rsid w:val="009C6CB6"/>
    <w:rsid w:val="009D48BD"/>
    <w:rsid w:val="009D5DA6"/>
    <w:rsid w:val="009D668B"/>
    <w:rsid w:val="009D7098"/>
    <w:rsid w:val="009D748F"/>
    <w:rsid w:val="009D7CF9"/>
    <w:rsid w:val="009E0E5B"/>
    <w:rsid w:val="009E5FA8"/>
    <w:rsid w:val="009E6277"/>
    <w:rsid w:val="009F1167"/>
    <w:rsid w:val="009F3E7C"/>
    <w:rsid w:val="009F46E7"/>
    <w:rsid w:val="009F5926"/>
    <w:rsid w:val="009F6BA2"/>
    <w:rsid w:val="009F7CEB"/>
    <w:rsid w:val="00A02DEC"/>
    <w:rsid w:val="00A03FC3"/>
    <w:rsid w:val="00A06E8C"/>
    <w:rsid w:val="00A06EC6"/>
    <w:rsid w:val="00A075C4"/>
    <w:rsid w:val="00A07BC9"/>
    <w:rsid w:val="00A10881"/>
    <w:rsid w:val="00A10A40"/>
    <w:rsid w:val="00A120C3"/>
    <w:rsid w:val="00A16777"/>
    <w:rsid w:val="00A22092"/>
    <w:rsid w:val="00A2569F"/>
    <w:rsid w:val="00A3283B"/>
    <w:rsid w:val="00A32E0B"/>
    <w:rsid w:val="00A34FDC"/>
    <w:rsid w:val="00A369A2"/>
    <w:rsid w:val="00A40693"/>
    <w:rsid w:val="00A40A61"/>
    <w:rsid w:val="00A40BE0"/>
    <w:rsid w:val="00A4165E"/>
    <w:rsid w:val="00A42B42"/>
    <w:rsid w:val="00A44F58"/>
    <w:rsid w:val="00A45542"/>
    <w:rsid w:val="00A508D1"/>
    <w:rsid w:val="00A51B94"/>
    <w:rsid w:val="00A51E19"/>
    <w:rsid w:val="00A51E32"/>
    <w:rsid w:val="00A521ED"/>
    <w:rsid w:val="00A54F5A"/>
    <w:rsid w:val="00A64313"/>
    <w:rsid w:val="00A65DAD"/>
    <w:rsid w:val="00A65DE2"/>
    <w:rsid w:val="00A676D6"/>
    <w:rsid w:val="00A71B7A"/>
    <w:rsid w:val="00A768F5"/>
    <w:rsid w:val="00A77051"/>
    <w:rsid w:val="00A811A6"/>
    <w:rsid w:val="00A81A1D"/>
    <w:rsid w:val="00A822F8"/>
    <w:rsid w:val="00A84137"/>
    <w:rsid w:val="00A850A8"/>
    <w:rsid w:val="00A85ADF"/>
    <w:rsid w:val="00A85B7F"/>
    <w:rsid w:val="00A86073"/>
    <w:rsid w:val="00A879C4"/>
    <w:rsid w:val="00A90727"/>
    <w:rsid w:val="00A914B6"/>
    <w:rsid w:val="00A91501"/>
    <w:rsid w:val="00A95191"/>
    <w:rsid w:val="00A9730A"/>
    <w:rsid w:val="00AA0A62"/>
    <w:rsid w:val="00AA2C44"/>
    <w:rsid w:val="00AA56AB"/>
    <w:rsid w:val="00AA74D5"/>
    <w:rsid w:val="00AB1D90"/>
    <w:rsid w:val="00AB22FD"/>
    <w:rsid w:val="00AB3FC4"/>
    <w:rsid w:val="00AB5190"/>
    <w:rsid w:val="00AB543E"/>
    <w:rsid w:val="00AC1181"/>
    <w:rsid w:val="00AC2201"/>
    <w:rsid w:val="00AC2BF4"/>
    <w:rsid w:val="00AC3816"/>
    <w:rsid w:val="00AC6191"/>
    <w:rsid w:val="00AC6E63"/>
    <w:rsid w:val="00AD0AAF"/>
    <w:rsid w:val="00AD39B4"/>
    <w:rsid w:val="00AD4A52"/>
    <w:rsid w:val="00AD51C2"/>
    <w:rsid w:val="00AD7B50"/>
    <w:rsid w:val="00AE15C7"/>
    <w:rsid w:val="00AE16C5"/>
    <w:rsid w:val="00AE331C"/>
    <w:rsid w:val="00AE6E90"/>
    <w:rsid w:val="00B051BD"/>
    <w:rsid w:val="00B07ED2"/>
    <w:rsid w:val="00B1066F"/>
    <w:rsid w:val="00B112BC"/>
    <w:rsid w:val="00B11506"/>
    <w:rsid w:val="00B12FD4"/>
    <w:rsid w:val="00B13512"/>
    <w:rsid w:val="00B14619"/>
    <w:rsid w:val="00B22330"/>
    <w:rsid w:val="00B23E56"/>
    <w:rsid w:val="00B25BE7"/>
    <w:rsid w:val="00B32FA1"/>
    <w:rsid w:val="00B33FB9"/>
    <w:rsid w:val="00B3405D"/>
    <w:rsid w:val="00B34F8D"/>
    <w:rsid w:val="00B3610D"/>
    <w:rsid w:val="00B40445"/>
    <w:rsid w:val="00B404C8"/>
    <w:rsid w:val="00B430BB"/>
    <w:rsid w:val="00B439FF"/>
    <w:rsid w:val="00B444A8"/>
    <w:rsid w:val="00B46DA9"/>
    <w:rsid w:val="00B50C56"/>
    <w:rsid w:val="00B51F36"/>
    <w:rsid w:val="00B54202"/>
    <w:rsid w:val="00B5460F"/>
    <w:rsid w:val="00B54E1A"/>
    <w:rsid w:val="00B55668"/>
    <w:rsid w:val="00B64E6F"/>
    <w:rsid w:val="00B65B18"/>
    <w:rsid w:val="00B6620C"/>
    <w:rsid w:val="00B7418D"/>
    <w:rsid w:val="00B748BD"/>
    <w:rsid w:val="00B7516A"/>
    <w:rsid w:val="00B755F5"/>
    <w:rsid w:val="00B846C5"/>
    <w:rsid w:val="00B8506C"/>
    <w:rsid w:val="00B852ED"/>
    <w:rsid w:val="00B860F0"/>
    <w:rsid w:val="00B867FF"/>
    <w:rsid w:val="00B90596"/>
    <w:rsid w:val="00B9319E"/>
    <w:rsid w:val="00B9492F"/>
    <w:rsid w:val="00B95CFA"/>
    <w:rsid w:val="00B97F3A"/>
    <w:rsid w:val="00BA0012"/>
    <w:rsid w:val="00BA22F8"/>
    <w:rsid w:val="00BA61D1"/>
    <w:rsid w:val="00BA68D1"/>
    <w:rsid w:val="00BB0760"/>
    <w:rsid w:val="00BB35FE"/>
    <w:rsid w:val="00BB3EB3"/>
    <w:rsid w:val="00BB5EF9"/>
    <w:rsid w:val="00BB5FE4"/>
    <w:rsid w:val="00BB69DC"/>
    <w:rsid w:val="00BB6BEC"/>
    <w:rsid w:val="00BC0D3D"/>
    <w:rsid w:val="00BC286E"/>
    <w:rsid w:val="00BD1E10"/>
    <w:rsid w:val="00BD3319"/>
    <w:rsid w:val="00BD54F2"/>
    <w:rsid w:val="00BD6A3E"/>
    <w:rsid w:val="00BD729E"/>
    <w:rsid w:val="00BD7D08"/>
    <w:rsid w:val="00BE003E"/>
    <w:rsid w:val="00BE0784"/>
    <w:rsid w:val="00BE0D1C"/>
    <w:rsid w:val="00BE1A06"/>
    <w:rsid w:val="00BE3F2E"/>
    <w:rsid w:val="00BE4ACD"/>
    <w:rsid w:val="00BF2737"/>
    <w:rsid w:val="00BF395D"/>
    <w:rsid w:val="00C010B3"/>
    <w:rsid w:val="00C02BD2"/>
    <w:rsid w:val="00C04731"/>
    <w:rsid w:val="00C06D9F"/>
    <w:rsid w:val="00C14F73"/>
    <w:rsid w:val="00C1603C"/>
    <w:rsid w:val="00C16CE7"/>
    <w:rsid w:val="00C238B2"/>
    <w:rsid w:val="00C25AAA"/>
    <w:rsid w:val="00C27184"/>
    <w:rsid w:val="00C31130"/>
    <w:rsid w:val="00C3307E"/>
    <w:rsid w:val="00C3322C"/>
    <w:rsid w:val="00C337AF"/>
    <w:rsid w:val="00C33F59"/>
    <w:rsid w:val="00C34230"/>
    <w:rsid w:val="00C345B1"/>
    <w:rsid w:val="00C34C55"/>
    <w:rsid w:val="00C3761A"/>
    <w:rsid w:val="00C40A89"/>
    <w:rsid w:val="00C44898"/>
    <w:rsid w:val="00C44AC4"/>
    <w:rsid w:val="00C46C03"/>
    <w:rsid w:val="00C46E93"/>
    <w:rsid w:val="00C4770C"/>
    <w:rsid w:val="00C54CEB"/>
    <w:rsid w:val="00C54EA6"/>
    <w:rsid w:val="00C54FF6"/>
    <w:rsid w:val="00C575E9"/>
    <w:rsid w:val="00C603F6"/>
    <w:rsid w:val="00C61669"/>
    <w:rsid w:val="00C61DD2"/>
    <w:rsid w:val="00C63E2F"/>
    <w:rsid w:val="00C64E97"/>
    <w:rsid w:val="00C64F88"/>
    <w:rsid w:val="00C66543"/>
    <w:rsid w:val="00C679C4"/>
    <w:rsid w:val="00C73CC7"/>
    <w:rsid w:val="00C7438D"/>
    <w:rsid w:val="00C7681D"/>
    <w:rsid w:val="00C7700E"/>
    <w:rsid w:val="00C77B44"/>
    <w:rsid w:val="00C8241A"/>
    <w:rsid w:val="00C854BE"/>
    <w:rsid w:val="00CA1ECF"/>
    <w:rsid w:val="00CA3F46"/>
    <w:rsid w:val="00CA490F"/>
    <w:rsid w:val="00CB161E"/>
    <w:rsid w:val="00CB1DB6"/>
    <w:rsid w:val="00CB1EB4"/>
    <w:rsid w:val="00CB3C4E"/>
    <w:rsid w:val="00CB6D4A"/>
    <w:rsid w:val="00CC1690"/>
    <w:rsid w:val="00CC59FB"/>
    <w:rsid w:val="00CD32C5"/>
    <w:rsid w:val="00CD4304"/>
    <w:rsid w:val="00CD461A"/>
    <w:rsid w:val="00CD7ED4"/>
    <w:rsid w:val="00CE1420"/>
    <w:rsid w:val="00CE2E1E"/>
    <w:rsid w:val="00CE51A7"/>
    <w:rsid w:val="00CF1BBE"/>
    <w:rsid w:val="00CF20B9"/>
    <w:rsid w:val="00CF272B"/>
    <w:rsid w:val="00CF46F7"/>
    <w:rsid w:val="00D00AE7"/>
    <w:rsid w:val="00D012DD"/>
    <w:rsid w:val="00D02377"/>
    <w:rsid w:val="00D0260D"/>
    <w:rsid w:val="00D02D8A"/>
    <w:rsid w:val="00D04BC0"/>
    <w:rsid w:val="00D059CD"/>
    <w:rsid w:val="00D138AE"/>
    <w:rsid w:val="00D215CD"/>
    <w:rsid w:val="00D24037"/>
    <w:rsid w:val="00D27766"/>
    <w:rsid w:val="00D31B1E"/>
    <w:rsid w:val="00D32C11"/>
    <w:rsid w:val="00D331EF"/>
    <w:rsid w:val="00D40C36"/>
    <w:rsid w:val="00D40C6C"/>
    <w:rsid w:val="00D41081"/>
    <w:rsid w:val="00D41DD4"/>
    <w:rsid w:val="00D4298E"/>
    <w:rsid w:val="00D46B21"/>
    <w:rsid w:val="00D46C06"/>
    <w:rsid w:val="00D53752"/>
    <w:rsid w:val="00D5415D"/>
    <w:rsid w:val="00D54E60"/>
    <w:rsid w:val="00D569F6"/>
    <w:rsid w:val="00D5715D"/>
    <w:rsid w:val="00D62A7E"/>
    <w:rsid w:val="00D63E30"/>
    <w:rsid w:val="00D668C5"/>
    <w:rsid w:val="00D72067"/>
    <w:rsid w:val="00D75D98"/>
    <w:rsid w:val="00D777E8"/>
    <w:rsid w:val="00D77D1B"/>
    <w:rsid w:val="00D81B4B"/>
    <w:rsid w:val="00D844B6"/>
    <w:rsid w:val="00D84558"/>
    <w:rsid w:val="00D860D0"/>
    <w:rsid w:val="00D86D71"/>
    <w:rsid w:val="00D87008"/>
    <w:rsid w:val="00D87301"/>
    <w:rsid w:val="00D8737F"/>
    <w:rsid w:val="00D87C1B"/>
    <w:rsid w:val="00D903E7"/>
    <w:rsid w:val="00D92E93"/>
    <w:rsid w:val="00D946A8"/>
    <w:rsid w:val="00D96D3C"/>
    <w:rsid w:val="00D97554"/>
    <w:rsid w:val="00DA06F4"/>
    <w:rsid w:val="00DA2976"/>
    <w:rsid w:val="00DA30DC"/>
    <w:rsid w:val="00DA42F9"/>
    <w:rsid w:val="00DA4B89"/>
    <w:rsid w:val="00DB088B"/>
    <w:rsid w:val="00DB3788"/>
    <w:rsid w:val="00DB7047"/>
    <w:rsid w:val="00DB73F6"/>
    <w:rsid w:val="00DC0EA4"/>
    <w:rsid w:val="00DC1775"/>
    <w:rsid w:val="00DC2031"/>
    <w:rsid w:val="00DC28F4"/>
    <w:rsid w:val="00DD1141"/>
    <w:rsid w:val="00DD33BB"/>
    <w:rsid w:val="00DD42EE"/>
    <w:rsid w:val="00DD45FD"/>
    <w:rsid w:val="00DD6BFA"/>
    <w:rsid w:val="00DD6CB6"/>
    <w:rsid w:val="00DE3903"/>
    <w:rsid w:val="00DF03BC"/>
    <w:rsid w:val="00DF2884"/>
    <w:rsid w:val="00DF5E6F"/>
    <w:rsid w:val="00DF740C"/>
    <w:rsid w:val="00E007CB"/>
    <w:rsid w:val="00E01570"/>
    <w:rsid w:val="00E01A4D"/>
    <w:rsid w:val="00E04FDD"/>
    <w:rsid w:val="00E05310"/>
    <w:rsid w:val="00E0659E"/>
    <w:rsid w:val="00E06F20"/>
    <w:rsid w:val="00E0712B"/>
    <w:rsid w:val="00E0770C"/>
    <w:rsid w:val="00E1175C"/>
    <w:rsid w:val="00E11D3C"/>
    <w:rsid w:val="00E12B88"/>
    <w:rsid w:val="00E12E22"/>
    <w:rsid w:val="00E15E94"/>
    <w:rsid w:val="00E206A0"/>
    <w:rsid w:val="00E219C7"/>
    <w:rsid w:val="00E244AD"/>
    <w:rsid w:val="00E24876"/>
    <w:rsid w:val="00E2661F"/>
    <w:rsid w:val="00E2719A"/>
    <w:rsid w:val="00E3210B"/>
    <w:rsid w:val="00E3418A"/>
    <w:rsid w:val="00E341D4"/>
    <w:rsid w:val="00E36621"/>
    <w:rsid w:val="00E36CFC"/>
    <w:rsid w:val="00E36F3C"/>
    <w:rsid w:val="00E41229"/>
    <w:rsid w:val="00E41D14"/>
    <w:rsid w:val="00E43418"/>
    <w:rsid w:val="00E4477A"/>
    <w:rsid w:val="00E46A07"/>
    <w:rsid w:val="00E513C5"/>
    <w:rsid w:val="00E52146"/>
    <w:rsid w:val="00E56011"/>
    <w:rsid w:val="00E56844"/>
    <w:rsid w:val="00E57987"/>
    <w:rsid w:val="00E61FEE"/>
    <w:rsid w:val="00E63F27"/>
    <w:rsid w:val="00E65B8D"/>
    <w:rsid w:val="00E6629C"/>
    <w:rsid w:val="00E67F11"/>
    <w:rsid w:val="00E714FC"/>
    <w:rsid w:val="00E72A36"/>
    <w:rsid w:val="00E777BE"/>
    <w:rsid w:val="00E81382"/>
    <w:rsid w:val="00E818ED"/>
    <w:rsid w:val="00E81CA7"/>
    <w:rsid w:val="00E84793"/>
    <w:rsid w:val="00E849A1"/>
    <w:rsid w:val="00E85459"/>
    <w:rsid w:val="00E86ADB"/>
    <w:rsid w:val="00E871DB"/>
    <w:rsid w:val="00E87ACA"/>
    <w:rsid w:val="00E917D2"/>
    <w:rsid w:val="00E9394B"/>
    <w:rsid w:val="00E9439D"/>
    <w:rsid w:val="00E95489"/>
    <w:rsid w:val="00EA191C"/>
    <w:rsid w:val="00EA36AE"/>
    <w:rsid w:val="00EB1453"/>
    <w:rsid w:val="00EB145A"/>
    <w:rsid w:val="00EC5F5A"/>
    <w:rsid w:val="00EC5F5C"/>
    <w:rsid w:val="00ED251F"/>
    <w:rsid w:val="00ED4CD2"/>
    <w:rsid w:val="00ED513D"/>
    <w:rsid w:val="00ED77B4"/>
    <w:rsid w:val="00EE037D"/>
    <w:rsid w:val="00EE1B7F"/>
    <w:rsid w:val="00EE2671"/>
    <w:rsid w:val="00EE2E53"/>
    <w:rsid w:val="00EE54E3"/>
    <w:rsid w:val="00EE6E89"/>
    <w:rsid w:val="00EE742D"/>
    <w:rsid w:val="00EF4851"/>
    <w:rsid w:val="00EF591F"/>
    <w:rsid w:val="00EF648C"/>
    <w:rsid w:val="00EF6498"/>
    <w:rsid w:val="00EF6E2B"/>
    <w:rsid w:val="00F046F8"/>
    <w:rsid w:val="00F079F1"/>
    <w:rsid w:val="00F132EB"/>
    <w:rsid w:val="00F13370"/>
    <w:rsid w:val="00F13732"/>
    <w:rsid w:val="00F141C7"/>
    <w:rsid w:val="00F169DC"/>
    <w:rsid w:val="00F20C85"/>
    <w:rsid w:val="00F2405E"/>
    <w:rsid w:val="00F24626"/>
    <w:rsid w:val="00F24C14"/>
    <w:rsid w:val="00F262FA"/>
    <w:rsid w:val="00F26A54"/>
    <w:rsid w:val="00F27796"/>
    <w:rsid w:val="00F31DA3"/>
    <w:rsid w:val="00F32F4B"/>
    <w:rsid w:val="00F34D2C"/>
    <w:rsid w:val="00F362F6"/>
    <w:rsid w:val="00F37700"/>
    <w:rsid w:val="00F427C0"/>
    <w:rsid w:val="00F42D70"/>
    <w:rsid w:val="00F43D66"/>
    <w:rsid w:val="00F63A35"/>
    <w:rsid w:val="00F64693"/>
    <w:rsid w:val="00F7005E"/>
    <w:rsid w:val="00F70526"/>
    <w:rsid w:val="00F717A1"/>
    <w:rsid w:val="00F7667A"/>
    <w:rsid w:val="00F7792A"/>
    <w:rsid w:val="00F77E58"/>
    <w:rsid w:val="00F83D37"/>
    <w:rsid w:val="00F8404C"/>
    <w:rsid w:val="00F86AF6"/>
    <w:rsid w:val="00F87B65"/>
    <w:rsid w:val="00F90394"/>
    <w:rsid w:val="00F91E77"/>
    <w:rsid w:val="00F96EEA"/>
    <w:rsid w:val="00F9794D"/>
    <w:rsid w:val="00FA0802"/>
    <w:rsid w:val="00FA0E7A"/>
    <w:rsid w:val="00FA552D"/>
    <w:rsid w:val="00FA6588"/>
    <w:rsid w:val="00FB00BA"/>
    <w:rsid w:val="00FB06A5"/>
    <w:rsid w:val="00FB2FB2"/>
    <w:rsid w:val="00FB44A0"/>
    <w:rsid w:val="00FB5E8E"/>
    <w:rsid w:val="00FB6C43"/>
    <w:rsid w:val="00FC07F4"/>
    <w:rsid w:val="00FC0990"/>
    <w:rsid w:val="00FC2F58"/>
    <w:rsid w:val="00FC34F0"/>
    <w:rsid w:val="00FC3A97"/>
    <w:rsid w:val="00FC6A0B"/>
    <w:rsid w:val="00FD1544"/>
    <w:rsid w:val="00FD206D"/>
    <w:rsid w:val="00FD2B72"/>
    <w:rsid w:val="00FD49AF"/>
    <w:rsid w:val="00FD743D"/>
    <w:rsid w:val="00FE08B8"/>
    <w:rsid w:val="00FE1B20"/>
    <w:rsid w:val="00FE1D69"/>
    <w:rsid w:val="00FE42D6"/>
    <w:rsid w:val="00FE54F7"/>
    <w:rsid w:val="00FE6E2A"/>
    <w:rsid w:val="00FF5A4F"/>
    <w:rsid w:val="00FF6C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81"/>
    <o:shapelayout v:ext="edit">
      <o:idmap v:ext="edit" data="1"/>
    </o:shapelayout>
  </w:shapeDefaults>
  <w:decimalSymbol w:val="."/>
  <w:listSeparator w:val=","/>
  <w14:docId w14:val="56BFB7AF"/>
  <w15:docId w15:val="{182CD9DC-7A5E-4DE8-B48D-DEDBE1DD7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52E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0863"/>
    <w:pPr>
      <w:keepNext/>
      <w:keepLines/>
      <w:spacing w:before="400" w:after="40"/>
      <w:outlineLvl w:val="0"/>
    </w:pPr>
    <w:rPr>
      <w:rFonts w:ascii="Arial" w:eastAsiaTheme="majorEastAsia" w:hAnsi="Arial" w:cstheme="majorBidi"/>
      <w:b/>
      <w:szCs w:val="36"/>
      <w:lang w:val="en-GB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1B94"/>
    <w:pPr>
      <w:keepNext/>
      <w:keepLines/>
      <w:spacing w:before="120"/>
      <w:outlineLvl w:val="1"/>
    </w:pPr>
    <w:rPr>
      <w:rFonts w:eastAsiaTheme="majorEastAsia" w:cstheme="majorBidi"/>
      <w:b/>
      <w:sz w:val="22"/>
      <w:szCs w:val="28"/>
      <w:lang w:val="en-GB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E6E89"/>
    <w:pPr>
      <w:keepNext/>
      <w:keepLines/>
      <w:spacing w:before="120"/>
      <w:outlineLvl w:val="2"/>
    </w:pPr>
    <w:rPr>
      <w:rFonts w:asciiTheme="majorHAnsi" w:eastAsiaTheme="majorEastAsia" w:hAnsiTheme="majorHAnsi" w:cstheme="majorBidi"/>
      <w:smallCaps/>
      <w:sz w:val="28"/>
      <w:szCs w:val="28"/>
      <w:lang w:val="en-GB"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E6E89"/>
    <w:pPr>
      <w:keepNext/>
      <w:keepLines/>
      <w:spacing w:before="120" w:line="259" w:lineRule="auto"/>
      <w:outlineLvl w:val="3"/>
    </w:pPr>
    <w:rPr>
      <w:rFonts w:asciiTheme="majorHAnsi" w:eastAsiaTheme="majorEastAsia" w:hAnsiTheme="majorHAnsi" w:cstheme="majorBidi"/>
      <w:caps/>
      <w:sz w:val="22"/>
      <w:szCs w:val="22"/>
      <w:lang w:val="en-GB"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E6E89"/>
    <w:pPr>
      <w:keepNext/>
      <w:keepLines/>
      <w:spacing w:before="120"/>
      <w:outlineLvl w:val="4"/>
    </w:pPr>
    <w:rPr>
      <w:rFonts w:asciiTheme="majorHAnsi" w:eastAsiaTheme="majorEastAsia" w:hAnsiTheme="majorHAnsi" w:cstheme="majorBidi"/>
      <w:i/>
      <w:iCs/>
      <w:cap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E6E89"/>
    <w:pPr>
      <w:keepNext/>
      <w:keepLines/>
      <w:spacing w:before="120"/>
      <w:outlineLvl w:val="5"/>
    </w:pPr>
    <w:rPr>
      <w:rFonts w:asciiTheme="majorHAnsi" w:eastAsiaTheme="majorEastAsia" w:hAnsiTheme="majorHAnsi" w:cstheme="majorBidi"/>
      <w:b/>
      <w:bCs/>
      <w:caps/>
      <w:color w:val="262626" w:themeColor="text1" w:themeTint="D9"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E6E89"/>
    <w:pPr>
      <w:keepNext/>
      <w:keepLines/>
      <w:spacing w:before="120"/>
      <w:outlineLvl w:val="6"/>
    </w:pPr>
    <w:rPr>
      <w:rFonts w:asciiTheme="majorHAnsi" w:eastAsiaTheme="majorEastAsia" w:hAnsiTheme="majorHAnsi" w:cstheme="majorBidi"/>
      <w:b/>
      <w:bCs/>
      <w:i/>
      <w:iCs/>
      <w:caps/>
      <w:color w:val="262626" w:themeColor="text1" w:themeTint="D9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E6E89"/>
    <w:pPr>
      <w:keepNext/>
      <w:keepLines/>
      <w:spacing w:before="120"/>
      <w:outlineLvl w:val="7"/>
    </w:pPr>
    <w:rPr>
      <w:rFonts w:asciiTheme="majorHAnsi" w:eastAsiaTheme="majorEastAsia" w:hAnsiTheme="majorHAnsi" w:cstheme="majorBidi"/>
      <w:b/>
      <w:bCs/>
      <w:caps/>
      <w:color w:val="7F7F7F" w:themeColor="text1" w:themeTint="8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E6E89"/>
    <w:pPr>
      <w:keepNext/>
      <w:keepLines/>
      <w:spacing w:before="120"/>
      <w:outlineLvl w:val="8"/>
    </w:pPr>
    <w:rPr>
      <w:rFonts w:asciiTheme="majorHAnsi" w:eastAsiaTheme="majorEastAsia" w:hAnsiTheme="majorHAnsi" w:cstheme="majorBidi"/>
      <w:b/>
      <w:bCs/>
      <w:i/>
      <w:iCs/>
      <w:caps/>
      <w:color w:val="7F7F7F" w:themeColor="text1" w:themeTint="80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3283B"/>
    <w:rPr>
      <w:color w:val="0563C1" w:themeColor="hyperlink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A3283B"/>
    <w:rPr>
      <w:rFonts w:ascii="Calibri" w:eastAsiaTheme="minorHAnsi" w:hAnsi="Calibri" w:cstheme="minorBidi"/>
      <w:sz w:val="22"/>
      <w:szCs w:val="21"/>
      <w:lang w:val="en-GB"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A3283B"/>
    <w:rPr>
      <w:rFonts w:ascii="Calibri" w:hAnsi="Calibri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7A79D2"/>
    <w:pPr>
      <w:spacing w:after="160"/>
    </w:pPr>
    <w:rPr>
      <w:rFonts w:asciiTheme="minorHAnsi" w:eastAsiaTheme="minorEastAsia" w:hAnsiTheme="minorHAnsi" w:cstheme="minorBidi"/>
      <w:lang w:val="en-GB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A79D2"/>
    <w:rPr>
      <w:rFonts w:eastAsiaTheme="minorEastAsia"/>
      <w:sz w:val="24"/>
      <w:szCs w:val="24"/>
      <w:lang w:eastAsia="zh-CN"/>
    </w:rPr>
  </w:style>
  <w:style w:type="paragraph" w:styleId="ListParagraph">
    <w:name w:val="List Paragraph"/>
    <w:basedOn w:val="Normal"/>
    <w:link w:val="ListParagraphChar"/>
    <w:uiPriority w:val="34"/>
    <w:qFormat/>
    <w:rsid w:val="00372696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C73CC7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73CC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73CC7"/>
    <w:rPr>
      <w:rFonts w:eastAsiaTheme="minorEastAsia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3CC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3CC7"/>
    <w:rPr>
      <w:rFonts w:ascii="Segoe UI" w:eastAsiaTheme="minorEastAsia" w:hAnsi="Segoe UI" w:cs="Segoe UI"/>
      <w:sz w:val="18"/>
      <w:szCs w:val="18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C73CC7"/>
    <w:pPr>
      <w:spacing w:line="259" w:lineRule="auto"/>
      <w:jc w:val="center"/>
    </w:pPr>
    <w:rPr>
      <w:rFonts w:ascii="Calibri" w:eastAsiaTheme="minorEastAsia" w:hAnsi="Calibri" w:cs="Calibri"/>
      <w:noProof/>
      <w:sz w:val="22"/>
      <w:szCs w:val="22"/>
      <w:lang w:val="en-GB"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73CC7"/>
  </w:style>
  <w:style w:type="character" w:customStyle="1" w:styleId="EndNoteBibliographyTitleChar">
    <w:name w:val="EndNote Bibliography Title Char"/>
    <w:basedOn w:val="ListParagraphChar"/>
    <w:link w:val="EndNoteBibliographyTitle"/>
    <w:rsid w:val="00C73CC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3CC7"/>
    <w:pPr>
      <w:spacing w:after="160"/>
      <w:jc w:val="both"/>
    </w:pPr>
    <w:rPr>
      <w:rFonts w:ascii="Calibri" w:eastAsiaTheme="minorEastAsia" w:hAnsi="Calibri" w:cs="Calibri"/>
      <w:noProof/>
      <w:sz w:val="22"/>
      <w:szCs w:val="22"/>
      <w:lang w:val="en-GB" w:eastAsia="en-US"/>
    </w:rPr>
  </w:style>
  <w:style w:type="character" w:customStyle="1" w:styleId="EndNoteBibliographyChar">
    <w:name w:val="EndNote Bibliography Char"/>
    <w:basedOn w:val="ListParagraphChar"/>
    <w:link w:val="EndNoteBibliography"/>
    <w:rsid w:val="00C73CC7"/>
    <w:rPr>
      <w:rFonts w:ascii="Calibri" w:hAnsi="Calibri" w:cs="Calibri"/>
      <w:noProof/>
    </w:rPr>
  </w:style>
  <w:style w:type="character" w:customStyle="1" w:styleId="Heading3Char">
    <w:name w:val="Heading 3 Char"/>
    <w:basedOn w:val="DefaultParagraphFont"/>
    <w:link w:val="Heading3"/>
    <w:uiPriority w:val="9"/>
    <w:rsid w:val="00EE6E89"/>
    <w:rPr>
      <w:rFonts w:asciiTheme="majorHAnsi" w:eastAsiaTheme="majorEastAsia" w:hAnsiTheme="majorHAnsi" w:cstheme="majorBidi"/>
      <w:smallCaps/>
      <w:sz w:val="28"/>
      <w:szCs w:val="28"/>
    </w:rPr>
  </w:style>
  <w:style w:type="paragraph" w:styleId="NormalWeb">
    <w:name w:val="Normal (Web)"/>
    <w:basedOn w:val="Normal"/>
    <w:uiPriority w:val="99"/>
    <w:unhideWhenUsed/>
    <w:rsid w:val="008C1CAE"/>
    <w:pPr>
      <w:spacing w:before="100" w:beforeAutospacing="1" w:after="100" w:afterAutospacing="1"/>
    </w:pPr>
    <w:rPr>
      <w:lang w:val="en-GB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7D0863"/>
    <w:rPr>
      <w:rFonts w:ascii="Arial" w:eastAsiaTheme="majorEastAsia" w:hAnsi="Arial" w:cstheme="majorBidi"/>
      <w:b/>
      <w:sz w:val="24"/>
      <w:szCs w:val="36"/>
    </w:rPr>
  </w:style>
  <w:style w:type="paragraph" w:styleId="Footer">
    <w:name w:val="footer"/>
    <w:basedOn w:val="Normal"/>
    <w:link w:val="FooterChar"/>
    <w:uiPriority w:val="99"/>
    <w:unhideWhenUsed/>
    <w:rsid w:val="00B1066F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B1066F"/>
  </w:style>
  <w:style w:type="table" w:styleId="TableGrid">
    <w:name w:val="Table Grid"/>
    <w:basedOn w:val="TableNormal"/>
    <w:uiPriority w:val="39"/>
    <w:rsid w:val="00B1066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">
    <w:name w:val="No List1"/>
    <w:next w:val="NoList"/>
    <w:uiPriority w:val="99"/>
    <w:semiHidden/>
    <w:unhideWhenUsed/>
    <w:rsid w:val="00B1066F"/>
  </w:style>
  <w:style w:type="paragraph" w:customStyle="1" w:styleId="Default">
    <w:name w:val="Default"/>
    <w:rsid w:val="00B1066F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EE6E89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1066F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en-GB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B1066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016B2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A1DBD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B06A5"/>
    <w:pPr>
      <w:spacing w:after="0" w:line="240" w:lineRule="auto"/>
    </w:pPr>
    <w:rPr>
      <w:lang w:eastAsia="zh-C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41229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EE6E89"/>
    <w:rPr>
      <w:b/>
      <w:bCs/>
    </w:rPr>
  </w:style>
  <w:style w:type="table" w:customStyle="1" w:styleId="TableGrid1">
    <w:name w:val="Table Grid1"/>
    <w:basedOn w:val="TableNormal"/>
    <w:next w:val="TableGrid"/>
    <w:uiPriority w:val="39"/>
    <w:rsid w:val="00E007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880A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A51B94"/>
    <w:rPr>
      <w:rFonts w:ascii="Times New Roman" w:eastAsiaTheme="majorEastAsia" w:hAnsi="Times New Roman" w:cstheme="majorBidi"/>
      <w:b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E6E89"/>
    <w:rPr>
      <w:rFonts w:asciiTheme="majorHAnsi" w:eastAsiaTheme="majorEastAsia" w:hAnsiTheme="majorHAnsi" w:cstheme="majorBidi"/>
      <w:cap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E6E89"/>
    <w:rPr>
      <w:rFonts w:asciiTheme="majorHAnsi" w:eastAsiaTheme="majorEastAsia" w:hAnsiTheme="majorHAnsi" w:cstheme="majorBidi"/>
      <w:i/>
      <w:iCs/>
      <w:caps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E6E89"/>
    <w:rPr>
      <w:rFonts w:asciiTheme="majorHAnsi" w:eastAsiaTheme="majorEastAsia" w:hAnsiTheme="majorHAnsi" w:cstheme="majorBidi"/>
      <w:b/>
      <w:bCs/>
      <w:caps/>
      <w:color w:val="262626" w:themeColor="text1" w:themeTint="D9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E6E89"/>
    <w:rPr>
      <w:rFonts w:asciiTheme="majorHAnsi" w:eastAsiaTheme="majorEastAsia" w:hAnsiTheme="majorHAnsi" w:cstheme="majorBidi"/>
      <w:b/>
      <w:bCs/>
      <w:i/>
      <w:iCs/>
      <w:caps/>
      <w:color w:val="262626" w:themeColor="text1" w:themeTint="D9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E6E89"/>
    <w:rPr>
      <w:rFonts w:asciiTheme="majorHAnsi" w:eastAsiaTheme="majorEastAsia" w:hAnsiTheme="majorHAnsi" w:cstheme="majorBidi"/>
      <w:b/>
      <w:bCs/>
      <w:caps/>
      <w:color w:val="7F7F7F" w:themeColor="text1" w:themeTint="8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E6E89"/>
    <w:rPr>
      <w:rFonts w:asciiTheme="majorHAnsi" w:eastAsiaTheme="majorEastAsia" w:hAnsiTheme="majorHAnsi" w:cstheme="majorBidi"/>
      <w:b/>
      <w:bCs/>
      <w:i/>
      <w:iCs/>
      <w:caps/>
      <w:color w:val="7F7F7F" w:themeColor="text1" w:themeTint="8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E6E89"/>
    <w:rPr>
      <w:b/>
      <w:bCs/>
      <w:smallCaps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EE6E89"/>
    <w:pPr>
      <w:contextualSpacing/>
    </w:pPr>
    <w:rPr>
      <w:rFonts w:asciiTheme="majorHAnsi" w:eastAsiaTheme="majorEastAsia" w:hAnsiTheme="majorHAnsi" w:cstheme="majorBidi"/>
      <w:caps/>
      <w:color w:val="404040" w:themeColor="text1" w:themeTint="BF"/>
      <w:spacing w:val="-10"/>
      <w:sz w:val="72"/>
      <w:szCs w:val="72"/>
      <w:lang w:val="en-GB" w:eastAsia="en-US"/>
    </w:rPr>
  </w:style>
  <w:style w:type="character" w:customStyle="1" w:styleId="TitleChar">
    <w:name w:val="Title Char"/>
    <w:basedOn w:val="DefaultParagraphFont"/>
    <w:link w:val="Title"/>
    <w:uiPriority w:val="10"/>
    <w:rsid w:val="00EE6E89"/>
    <w:rPr>
      <w:rFonts w:asciiTheme="majorHAnsi" w:eastAsiaTheme="majorEastAsia" w:hAnsiTheme="majorHAnsi" w:cstheme="majorBidi"/>
      <w:caps/>
      <w:color w:val="404040" w:themeColor="text1" w:themeTint="BF"/>
      <w:spacing w:val="-1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6E89"/>
    <w:pPr>
      <w:numPr>
        <w:ilvl w:val="1"/>
      </w:numPr>
      <w:spacing w:after="160" w:line="259" w:lineRule="auto"/>
    </w:pPr>
    <w:rPr>
      <w:rFonts w:asciiTheme="majorHAnsi" w:eastAsiaTheme="majorEastAsia" w:hAnsiTheme="majorHAnsi" w:cstheme="majorBidi"/>
      <w:smallCaps/>
      <w:color w:val="595959" w:themeColor="text1" w:themeTint="A6"/>
      <w:sz w:val="28"/>
      <w:szCs w:val="28"/>
      <w:lang w:val="en-GB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EE6E89"/>
    <w:rPr>
      <w:rFonts w:asciiTheme="majorHAnsi" w:eastAsiaTheme="majorEastAsia" w:hAnsiTheme="majorHAnsi" w:cstheme="majorBidi"/>
      <w:smallCaps/>
      <w:color w:val="595959" w:themeColor="text1" w:themeTint="A6"/>
      <w:sz w:val="28"/>
      <w:szCs w:val="28"/>
    </w:rPr>
  </w:style>
  <w:style w:type="paragraph" w:styleId="NoSpacing">
    <w:name w:val="No Spacing"/>
    <w:uiPriority w:val="1"/>
    <w:qFormat/>
    <w:rsid w:val="00EE6E89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E6E89"/>
    <w:pPr>
      <w:spacing w:before="160" w:after="160"/>
      <w:ind w:left="720" w:right="720"/>
    </w:pPr>
    <w:rPr>
      <w:rFonts w:asciiTheme="majorHAnsi" w:eastAsiaTheme="majorEastAsia" w:hAnsiTheme="majorHAnsi" w:cstheme="majorBidi"/>
      <w:sz w:val="25"/>
      <w:szCs w:val="25"/>
      <w:lang w:val="en-GB" w:eastAsia="en-US"/>
    </w:rPr>
  </w:style>
  <w:style w:type="character" w:customStyle="1" w:styleId="QuoteChar">
    <w:name w:val="Quote Char"/>
    <w:basedOn w:val="DefaultParagraphFont"/>
    <w:link w:val="Quote"/>
    <w:uiPriority w:val="29"/>
    <w:rsid w:val="00EE6E89"/>
    <w:rPr>
      <w:rFonts w:asciiTheme="majorHAnsi" w:eastAsiaTheme="majorEastAsia" w:hAnsiTheme="majorHAnsi" w:cstheme="majorBidi"/>
      <w:sz w:val="25"/>
      <w:szCs w:val="2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E6E89"/>
    <w:pPr>
      <w:spacing w:before="280" w:after="280"/>
      <w:ind w:left="1080" w:right="1080"/>
      <w:jc w:val="center"/>
    </w:pPr>
    <w:rPr>
      <w:rFonts w:asciiTheme="minorHAnsi" w:eastAsiaTheme="minorEastAsia" w:hAnsiTheme="minorHAnsi" w:cstheme="minorBidi"/>
      <w:color w:val="404040" w:themeColor="text1" w:themeTint="BF"/>
      <w:sz w:val="32"/>
      <w:szCs w:val="32"/>
      <w:lang w:val="en-GB"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E6E89"/>
    <w:rPr>
      <w:color w:val="404040" w:themeColor="text1" w:themeTint="BF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EE6E89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EE6E89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EE6E89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EE6E89"/>
    <w:rPr>
      <w:b/>
      <w:bCs/>
      <w:caps w:val="0"/>
      <w:smallCaps/>
      <w:color w:val="auto"/>
      <w:spacing w:val="3"/>
      <w:u w:val="single"/>
    </w:rPr>
  </w:style>
  <w:style w:type="character" w:styleId="BookTitle">
    <w:name w:val="Book Title"/>
    <w:basedOn w:val="DefaultParagraphFont"/>
    <w:uiPriority w:val="33"/>
    <w:qFormat/>
    <w:rsid w:val="00EE6E89"/>
    <w:rPr>
      <w:b/>
      <w:bCs/>
      <w:smallCaps/>
      <w:spacing w:val="7"/>
    </w:rPr>
  </w:style>
  <w:style w:type="paragraph" w:styleId="TOCHeading">
    <w:name w:val="TOC Heading"/>
    <w:basedOn w:val="Heading1"/>
    <w:next w:val="Normal"/>
    <w:uiPriority w:val="39"/>
    <w:unhideWhenUsed/>
    <w:qFormat/>
    <w:rsid w:val="00EE6E8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FD743D"/>
    <w:pPr>
      <w:tabs>
        <w:tab w:val="right" w:leader="dot" w:pos="9060"/>
      </w:tabs>
      <w:spacing w:after="100" w:line="259" w:lineRule="auto"/>
    </w:pPr>
    <w:rPr>
      <w:rFonts w:asciiTheme="minorHAnsi" w:eastAsiaTheme="minorEastAsia" w:hAnsiTheme="minorHAnsi" w:cstheme="minorBidi"/>
      <w:noProof/>
      <w:sz w:val="22"/>
      <w:szCs w:val="22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FD743D"/>
    <w:pPr>
      <w:spacing w:after="100" w:line="259" w:lineRule="auto"/>
      <w:ind w:left="220"/>
    </w:pPr>
    <w:rPr>
      <w:rFonts w:asciiTheme="minorHAnsi" w:eastAsiaTheme="minorEastAsia" w:hAnsiTheme="minorHAnsi" w:cstheme="minorBidi"/>
      <w:sz w:val="22"/>
      <w:szCs w:val="22"/>
      <w:lang w:val="en-GB" w:eastAsia="en-US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3351E"/>
    <w:rPr>
      <w:color w:val="605E5C"/>
      <w:shd w:val="clear" w:color="auto" w:fill="E1DFDD"/>
    </w:rPr>
  </w:style>
  <w:style w:type="paragraph" w:customStyle="1" w:styleId="CM1">
    <w:name w:val="CM1"/>
    <w:basedOn w:val="Default"/>
    <w:next w:val="Default"/>
    <w:rsid w:val="00C16CE7"/>
    <w:pPr>
      <w:widowControl w:val="0"/>
    </w:pPr>
    <w:rPr>
      <w:rFonts w:ascii="Calibri" w:eastAsia="Times New Roman" w:hAnsi="Calibri"/>
      <w:color w:val="auto"/>
      <w:lang w:val="en-CA" w:eastAsia="en-CA"/>
    </w:rPr>
  </w:style>
  <w:style w:type="paragraph" w:customStyle="1" w:styleId="CM2">
    <w:name w:val="CM2"/>
    <w:basedOn w:val="Default"/>
    <w:next w:val="Default"/>
    <w:rsid w:val="00C16CE7"/>
    <w:pPr>
      <w:widowControl w:val="0"/>
      <w:spacing w:after="373"/>
    </w:pPr>
    <w:rPr>
      <w:rFonts w:ascii="Calibri" w:eastAsia="Times New Roman" w:hAnsi="Calibri"/>
      <w:color w:val="auto"/>
      <w:lang w:val="en-CA" w:eastAsia="en-CA"/>
    </w:rPr>
  </w:style>
  <w:style w:type="character" w:styleId="UnresolvedMention">
    <w:name w:val="Unresolved Mention"/>
    <w:basedOn w:val="DefaultParagraphFont"/>
    <w:uiPriority w:val="99"/>
    <w:semiHidden/>
    <w:unhideWhenUsed/>
    <w:rsid w:val="0093421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375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2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71885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880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56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9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57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90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2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9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1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5979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78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doi.org/10.1016/j.ensci.2018.08.003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9D959B2D8FA5C4980890EF71530081A" ma:contentTypeVersion="13" ma:contentTypeDescription="Create a new document." ma:contentTypeScope="" ma:versionID="31c53e9157b1f00f6de63a8b30895c86">
  <xsd:schema xmlns:xsd="http://www.w3.org/2001/XMLSchema" xmlns:xs="http://www.w3.org/2001/XMLSchema" xmlns:p="http://schemas.microsoft.com/office/2006/metadata/properties" xmlns:ns3="917767b3-d7cc-4621-8ad9-27e46fe3c43e" xmlns:ns4="1ff86b73-d2ed-45d1-9e31-5b4a0d263f49" targetNamespace="http://schemas.microsoft.com/office/2006/metadata/properties" ma:root="true" ma:fieldsID="45317884420a277f9e39abf8807c1c3d" ns3:_="" ns4:_="">
    <xsd:import namespace="917767b3-d7cc-4621-8ad9-27e46fe3c43e"/>
    <xsd:import namespace="1ff86b73-d2ed-45d1-9e31-5b4a0d263f49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KeyPoints" minOccurs="0"/>
                <xsd:element ref="ns4:MediaServiceKeyPoints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DateTaken" minOccurs="0"/>
                <xsd:element ref="ns4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7767b3-d7cc-4621-8ad9-27e46fe3c43e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ff86b73-d2ed-45d1-9e31-5b4a0d263f4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3CC87A-33F0-42A4-8303-22389506DC0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17767b3-d7cc-4621-8ad9-27e46fe3c43e"/>
    <ds:schemaRef ds:uri="1ff86b73-d2ed-45d1-9e31-5b4a0d263f4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09D41BB-EC30-416A-B099-43F29A038E14}">
  <ds:schemaRefs>
    <ds:schemaRef ds:uri="http://schemas.openxmlformats.org/package/2006/metadata/core-properties"/>
    <ds:schemaRef ds:uri="917767b3-d7cc-4621-8ad9-27e46fe3c43e"/>
    <ds:schemaRef ds:uri="http://purl.org/dc/dcmitype/"/>
    <ds:schemaRef ds:uri="http://schemas.microsoft.com/office/infopath/2007/PartnerControls"/>
    <ds:schemaRef ds:uri="http://schemas.microsoft.com/office/2006/documentManagement/types"/>
    <ds:schemaRef ds:uri="http://purl.org/dc/elements/1.1/"/>
    <ds:schemaRef ds:uri="http://schemas.microsoft.com/office/2006/metadata/properties"/>
    <ds:schemaRef ds:uri="1ff86b73-d2ed-45d1-9e31-5b4a0d263f49"/>
    <ds:schemaRef ds:uri="http://purl.org/dc/terms/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8CC708BA-4AE7-4576-B2F4-B3FC851F3FE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56E8CDAD-C369-4EA7-BD95-7FED83570E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0</Pages>
  <Words>5832</Words>
  <Characters>33249</Characters>
  <Application>Microsoft Office Word</Application>
  <DocSecurity>0</DocSecurity>
  <Lines>277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39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e Stefanetti</dc:creator>
  <cp:keywords/>
  <dc:description/>
  <cp:lastModifiedBy>Renae Stefanetti</cp:lastModifiedBy>
  <cp:revision>3</cp:revision>
  <cp:lastPrinted>2021-05-04T08:18:00Z</cp:lastPrinted>
  <dcterms:created xsi:type="dcterms:W3CDTF">2021-08-05T13:37:00Z</dcterms:created>
  <dcterms:modified xsi:type="dcterms:W3CDTF">2021-08-25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9D959B2D8FA5C4980890EF71530081A</vt:lpwstr>
  </property>
</Properties>
</file>